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599B4A" w14:textId="6B782E68" w:rsidR="00DF484D" w:rsidRPr="00F91B54" w:rsidRDefault="00F714F4" w:rsidP="00DF484D">
      <w:pPr>
        <w:pStyle w:val="Authors"/>
        <w:framePr w:w="10594" w:h="901" w:hRule="exact" w:wrap="notBeside" w:x="699" w:y="1274"/>
        <w:spacing w:after="0"/>
        <w:rPr>
          <w:vertAlign w:val="superscript"/>
          <w:lang w:val="id-ID"/>
        </w:rPr>
      </w:pPr>
      <w:r w:rsidRPr="00F714F4">
        <w:rPr>
          <w:sz w:val="24"/>
          <w:szCs w:val="24"/>
        </w:rPr>
        <w:t>Rahmat Tullah</w:t>
      </w:r>
      <w:r w:rsidR="000E15C8" w:rsidRPr="00F714F4">
        <w:rPr>
          <w:sz w:val="24"/>
          <w:szCs w:val="24"/>
          <w:vertAlign w:val="superscript"/>
        </w:rPr>
        <w:t>1</w:t>
      </w:r>
      <w:r w:rsidR="000E15C8" w:rsidRPr="00F714F4">
        <w:t xml:space="preserve">, </w:t>
      </w:r>
      <w:r w:rsidR="0000094E" w:rsidRPr="00F714F4">
        <w:t xml:space="preserve">Siti </w:t>
      </w:r>
      <w:r w:rsidR="0000094E" w:rsidRPr="0000094E">
        <w:t>Maisaroh</w:t>
      </w:r>
      <w:r w:rsidR="000E15C8" w:rsidRPr="000E15C8">
        <w:rPr>
          <w:sz w:val="24"/>
          <w:szCs w:val="24"/>
          <w:vertAlign w:val="superscript"/>
        </w:rPr>
        <w:t>2</w:t>
      </w:r>
      <w:r w:rsidR="000E15C8" w:rsidRPr="000E15C8">
        <w:t xml:space="preserve">, </w:t>
      </w:r>
      <w:r w:rsidR="0000094E">
        <w:t>Iwan Sumpena</w:t>
      </w:r>
      <w:r w:rsidR="0000094E">
        <w:rPr>
          <w:sz w:val="24"/>
          <w:szCs w:val="24"/>
          <w:vertAlign w:val="superscript"/>
        </w:rPr>
        <w:t>3</w:t>
      </w:r>
    </w:p>
    <w:p w14:paraId="44A7451E" w14:textId="6099295D" w:rsidR="00DF484D" w:rsidRPr="000D4581" w:rsidRDefault="000E15C8" w:rsidP="00DF484D">
      <w:pPr>
        <w:pStyle w:val="Authors"/>
        <w:framePr w:w="10594" w:h="901" w:hRule="exact" w:wrap="notBeside" w:x="699" w:y="1274"/>
        <w:spacing w:after="0"/>
      </w:pPr>
      <w:r w:rsidRPr="000E15C8">
        <w:rPr>
          <w:vertAlign w:val="superscript"/>
          <w:lang w:val="id-ID"/>
        </w:rPr>
        <w:t>1,2</w:t>
      </w:r>
      <w:r w:rsidR="0000094E">
        <w:t>Dosen STMIK Global</w:t>
      </w:r>
      <w:r w:rsidR="00210B5F">
        <w:t>,</w:t>
      </w:r>
      <w:r w:rsidR="00210B5F" w:rsidRPr="00210B5F">
        <w:rPr>
          <w:vertAlign w:val="superscript"/>
        </w:rPr>
        <w:t xml:space="preserve"> </w:t>
      </w:r>
      <w:r w:rsidR="00210B5F">
        <w:rPr>
          <w:vertAlign w:val="superscript"/>
        </w:rPr>
        <w:t>3</w:t>
      </w:r>
      <w:r w:rsidR="00210B5F">
        <w:t>Mahasiswa STMIK Bina Sarana Global</w:t>
      </w:r>
    </w:p>
    <w:p w14:paraId="601364A4" w14:textId="033642A9" w:rsidR="00DF484D" w:rsidRPr="00210B5F" w:rsidRDefault="00DF484D" w:rsidP="00DF484D">
      <w:pPr>
        <w:pStyle w:val="BodyText"/>
        <w:framePr w:w="10594" w:h="901" w:hRule="exact" w:hSpace="187" w:vSpace="187" w:wrap="notBeside" w:vAnchor="text" w:hAnchor="page" w:x="699" w:y="1274"/>
        <w:spacing w:line="360" w:lineRule="auto"/>
        <w:ind w:right="100"/>
        <w:jc w:val="center"/>
        <w:rPr>
          <w:color w:val="0000FF"/>
          <w:spacing w:val="-1"/>
          <w:sz w:val="24"/>
          <w:u w:val="single"/>
        </w:rPr>
      </w:pPr>
      <w:r>
        <w:rPr>
          <w:sz w:val="22"/>
        </w:rPr>
        <w:t>Email</w:t>
      </w:r>
      <w:r w:rsidRPr="0002313E">
        <w:rPr>
          <w:sz w:val="22"/>
        </w:rPr>
        <w:t>:</w:t>
      </w:r>
      <w:r w:rsidRPr="0002313E">
        <w:rPr>
          <w:sz w:val="22"/>
          <w:vertAlign w:val="superscript"/>
        </w:rPr>
        <w:t xml:space="preserve"> 1</w:t>
      </w:r>
      <w:r w:rsidR="00F714F4">
        <w:rPr>
          <w:sz w:val="22"/>
        </w:rPr>
        <w:t>kanjeng.ratoe@gmail.com</w:t>
      </w:r>
      <w:bookmarkStart w:id="0" w:name="_GoBack"/>
      <w:bookmarkEnd w:id="0"/>
      <w:r w:rsidR="000E15C8" w:rsidRPr="000E15C8">
        <w:rPr>
          <w:sz w:val="22"/>
          <w:lang w:val="id-ID"/>
        </w:rPr>
        <w:t xml:space="preserve">, </w:t>
      </w:r>
      <w:r w:rsidR="000E15C8" w:rsidRPr="000E15C8">
        <w:rPr>
          <w:sz w:val="22"/>
          <w:vertAlign w:val="superscript"/>
          <w:lang w:val="id-ID"/>
        </w:rPr>
        <w:t>2</w:t>
      </w:r>
      <w:r w:rsidR="00210B5F">
        <w:rPr>
          <w:sz w:val="22"/>
        </w:rPr>
        <w:t>maekayla27@gmail.com</w:t>
      </w:r>
      <w:proofErr w:type="gramStart"/>
      <w:r w:rsidR="000E15C8" w:rsidRPr="000E15C8">
        <w:rPr>
          <w:sz w:val="22"/>
          <w:lang w:val="id-ID"/>
        </w:rPr>
        <w:t>,</w:t>
      </w:r>
      <w:r w:rsidR="00210B5F">
        <w:rPr>
          <w:sz w:val="22"/>
        </w:rPr>
        <w:t xml:space="preserve"> </w:t>
      </w:r>
      <w:r w:rsidR="00210B5F">
        <w:rPr>
          <w:sz w:val="22"/>
          <w:vertAlign w:val="superscript"/>
          <w:lang w:val="id-ID"/>
        </w:rPr>
        <w:t xml:space="preserve"> 3</w:t>
      </w:r>
      <w:r w:rsidR="00210B5F">
        <w:rPr>
          <w:sz w:val="22"/>
        </w:rPr>
        <w:t>SumpenaIwan@gmail.com</w:t>
      </w:r>
      <w:proofErr w:type="gramEnd"/>
    </w:p>
    <w:p w14:paraId="6308D220" w14:textId="61B64F48" w:rsidR="00DF484D" w:rsidRPr="0000094E" w:rsidRDefault="0000094E" w:rsidP="0000094E">
      <w:pPr>
        <w:pStyle w:val="Title"/>
        <w:framePr w:w="9991" w:h="1096" w:hRule="exact" w:wrap="notBeside" w:x="1074" w:y="-31"/>
        <w:rPr>
          <w:b/>
          <w:bCs/>
          <w:i/>
          <w:sz w:val="44"/>
          <w:szCs w:val="44"/>
        </w:rPr>
      </w:pPr>
      <w:r>
        <w:rPr>
          <w:b/>
          <w:bCs/>
          <w:sz w:val="44"/>
          <w:szCs w:val="44"/>
        </w:rPr>
        <w:t xml:space="preserve">Implementasi </w:t>
      </w:r>
      <w:r w:rsidRPr="00B56EAF">
        <w:rPr>
          <w:b/>
          <w:bCs/>
          <w:i/>
          <w:sz w:val="44"/>
          <w:szCs w:val="44"/>
        </w:rPr>
        <w:t>Machine Learning</w:t>
      </w:r>
      <w:r w:rsidR="00E25CB6">
        <w:rPr>
          <w:b/>
          <w:bCs/>
          <w:sz w:val="44"/>
          <w:szCs w:val="44"/>
        </w:rPr>
        <w:t xml:space="preserve"> pada Aplikasi P</w:t>
      </w:r>
      <w:r>
        <w:rPr>
          <w:b/>
          <w:bCs/>
          <w:sz w:val="44"/>
          <w:szCs w:val="44"/>
        </w:rPr>
        <w:t>endeteksi Konten Pornografi</w:t>
      </w:r>
    </w:p>
    <w:p w14:paraId="33A8889B" w14:textId="211C5C4E" w:rsidR="00D82C6B" w:rsidRPr="00D82C6B" w:rsidRDefault="00D82C6B" w:rsidP="00D82C6B">
      <w:pPr>
        <w:spacing w:after="120" w:line="19" w:lineRule="atLeast"/>
        <w:ind w:firstLine="284"/>
        <w:jc w:val="both"/>
        <w:rPr>
          <w:b/>
        </w:rPr>
      </w:pPr>
      <w:proofErr w:type="gramStart"/>
      <w:r w:rsidRPr="00D82C6B">
        <w:rPr>
          <w:b/>
        </w:rPr>
        <w:t>Salah satu perkembangan teknologi adalah keberadaan Internet.</w:t>
      </w:r>
      <w:proofErr w:type="gramEnd"/>
      <w:r w:rsidRPr="00D82C6B">
        <w:rPr>
          <w:b/>
        </w:rPr>
        <w:t xml:space="preserve"> </w:t>
      </w:r>
      <w:proofErr w:type="gramStart"/>
      <w:r w:rsidRPr="00D82C6B">
        <w:rPr>
          <w:b/>
        </w:rPr>
        <w:t>Internet sudah menjadi bagian tak terpisahkan dari kehidupan manusia modern saat ini.</w:t>
      </w:r>
      <w:proofErr w:type="gramEnd"/>
      <w:r w:rsidRPr="00D82C6B">
        <w:rPr>
          <w:b/>
        </w:rPr>
        <w:t xml:space="preserve"> Tidak bisa dipungkiri</w:t>
      </w:r>
      <w:proofErr w:type="gramStart"/>
      <w:r w:rsidRPr="00D82C6B">
        <w:rPr>
          <w:b/>
        </w:rPr>
        <w:t>,selain</w:t>
      </w:r>
      <w:proofErr w:type="gramEnd"/>
      <w:r w:rsidRPr="00D82C6B">
        <w:rPr>
          <w:b/>
        </w:rPr>
        <w:t xml:space="preserve"> hal positif yang bisa didapat dari intenet ada pula dampak negatif yang ditimbulkan yaitu sumber informasi yang terkandung di internet terkadang mengandung unsur negative, salah satunya pornografi.</w:t>
      </w:r>
      <w:r>
        <w:rPr>
          <w:b/>
        </w:rPr>
        <w:t xml:space="preserve"> </w:t>
      </w:r>
      <w:r w:rsidRPr="00D82C6B">
        <w:rPr>
          <w:b/>
        </w:rPr>
        <w:t xml:space="preserve"> </w:t>
      </w:r>
      <w:proofErr w:type="gramStart"/>
      <w:r w:rsidRPr="00D82C6B">
        <w:rPr>
          <w:b/>
        </w:rPr>
        <w:t>Kecerdasan yang sedang berkembang bisa dimanfaatkan untuk hal ini, yaitu suatu mesin atau sistem yang dapat mengklasifikasi apakah suatu situs mengandung konten pornografi atau tidak.</w:t>
      </w:r>
      <w:proofErr w:type="gramEnd"/>
      <w:r w:rsidRPr="00D82C6B">
        <w:rPr>
          <w:b/>
        </w:rPr>
        <w:t xml:space="preserve"> </w:t>
      </w:r>
      <w:proofErr w:type="gramStart"/>
      <w:r w:rsidRPr="00D82C6B">
        <w:rPr>
          <w:b/>
        </w:rPr>
        <w:t>Banyak metode yang dapat dipakai dalam masalah ini, salah satu nya adalah dengan mengklasifikasi text yang ada dalam situs tersebut dan dianalisa atau diklasifikasikan.</w:t>
      </w:r>
      <w:proofErr w:type="gramEnd"/>
      <w:r w:rsidRPr="00D82C6B">
        <w:rPr>
          <w:b/>
        </w:rPr>
        <w:t xml:space="preserve"> </w:t>
      </w:r>
      <w:proofErr w:type="gramStart"/>
      <w:r w:rsidRPr="00D82C6B">
        <w:rPr>
          <w:b/>
        </w:rPr>
        <w:t>Cara mengambil data nya sendiri bisa memakai teknik scraping, yaitu teknik yang dapat mengambil konten text format html dari suatu situs.</w:t>
      </w:r>
      <w:proofErr w:type="gramEnd"/>
      <w:r w:rsidRPr="00D82C6B">
        <w:rPr>
          <w:b/>
        </w:rPr>
        <w:t xml:space="preserve"> Teknik ini bibsa digunakan dalam mendeteksi apakah suatu situs mengandung konten pornografi atau tidak.Untuk proses klasifikasinya sendiri terdapat banyak algoritma yang bisa digunakan salah satunya adalah algoritma </w:t>
      </w:r>
      <w:r w:rsidRPr="00B56EAF">
        <w:rPr>
          <w:b/>
          <w:i/>
        </w:rPr>
        <w:t>Naive bayes</w:t>
      </w:r>
      <w:r w:rsidRPr="00D82C6B">
        <w:rPr>
          <w:b/>
        </w:rPr>
        <w:t xml:space="preserve">. Berdasarkan latar belakang diatas, penulis mengajukan penelitian </w:t>
      </w:r>
      <w:proofErr w:type="gramStart"/>
      <w:r w:rsidRPr="00D82C6B">
        <w:rPr>
          <w:b/>
        </w:rPr>
        <w:t>berjudul  “</w:t>
      </w:r>
      <w:proofErr w:type="gramEnd"/>
      <w:r w:rsidRPr="00D82C6B">
        <w:rPr>
          <w:b/>
        </w:rPr>
        <w:t xml:space="preserve">Implementasi </w:t>
      </w:r>
      <w:r w:rsidRPr="00B56EAF">
        <w:rPr>
          <w:b/>
          <w:i/>
        </w:rPr>
        <w:t>Machine Learning</w:t>
      </w:r>
      <w:r w:rsidRPr="00D82C6B">
        <w:rPr>
          <w:b/>
        </w:rPr>
        <w:t xml:space="preserve"> pada aplikasi pendeteksi konten pornografi”. </w:t>
      </w:r>
      <w:proofErr w:type="gramStart"/>
      <w:r w:rsidRPr="00D82C6B">
        <w:rPr>
          <w:b/>
        </w:rPr>
        <w:t>Diharapkan dengan adanya penelitian ini mampu memperoleh sebuah aplikasi yang dapat mendeteksi konten pornografi pada suatu situs tanpa perlu membuka halaman situs tersebut.</w:t>
      </w:r>
      <w:proofErr w:type="gramEnd"/>
      <w:r w:rsidRPr="00D82C6B">
        <w:rPr>
          <w:b/>
        </w:rPr>
        <w:t xml:space="preserve"> </w:t>
      </w:r>
      <w:proofErr w:type="gramStart"/>
      <w:r w:rsidRPr="00D82C6B">
        <w:rPr>
          <w:b/>
        </w:rPr>
        <w:t>Dengan begitu situs yang terdeteksi mengandung konten pornografi bisa ditindak lebih lanjut supaya tidak bisa di akses.</w:t>
      </w:r>
      <w:proofErr w:type="gramEnd"/>
    </w:p>
    <w:p w14:paraId="6471FAB4" w14:textId="5D3A6DBF" w:rsidR="00DF484D" w:rsidRPr="00FF5491" w:rsidRDefault="00D82C6B" w:rsidP="00D82C6B">
      <w:pPr>
        <w:spacing w:after="120" w:line="19" w:lineRule="atLeast"/>
        <w:ind w:firstLine="284"/>
        <w:jc w:val="both"/>
        <w:rPr>
          <w:b/>
          <w:iCs/>
        </w:rPr>
      </w:pPr>
      <w:r w:rsidRPr="00D82C6B">
        <w:rPr>
          <w:b/>
        </w:rPr>
        <w:t xml:space="preserve">Kata kunci: </w:t>
      </w:r>
      <w:r w:rsidRPr="00D82C6B">
        <w:rPr>
          <w:b/>
          <w:i/>
        </w:rPr>
        <w:t>Machine Learning</w:t>
      </w:r>
      <w:r w:rsidRPr="00D82C6B">
        <w:rPr>
          <w:b/>
        </w:rPr>
        <w:t xml:space="preserve">, Pornografi, </w:t>
      </w:r>
      <w:r w:rsidRPr="00D82C6B">
        <w:rPr>
          <w:b/>
          <w:i/>
        </w:rPr>
        <w:t>Naive Bayes</w:t>
      </w:r>
      <w:r w:rsidRPr="00D82C6B">
        <w:rPr>
          <w:b/>
        </w:rPr>
        <w:t>,</w:t>
      </w:r>
      <w:r>
        <w:rPr>
          <w:b/>
        </w:rPr>
        <w:t xml:space="preserve"> </w:t>
      </w:r>
      <w:r w:rsidRPr="00D82C6B">
        <w:rPr>
          <w:b/>
        </w:rPr>
        <w:t>Klasifikasi,</w:t>
      </w:r>
      <w:r>
        <w:rPr>
          <w:b/>
        </w:rPr>
        <w:t xml:space="preserve"> </w:t>
      </w:r>
      <w:r w:rsidRPr="00D82C6B">
        <w:rPr>
          <w:b/>
        </w:rPr>
        <w:t>Situs.</w:t>
      </w:r>
    </w:p>
    <w:p w14:paraId="363F97C0" w14:textId="798D2555" w:rsidR="00CE739A" w:rsidRPr="00CE739A" w:rsidRDefault="00DA6199" w:rsidP="00CE739A">
      <w:pPr>
        <w:spacing w:after="120" w:line="19" w:lineRule="atLeast"/>
        <w:ind w:firstLine="284"/>
        <w:jc w:val="both"/>
        <w:rPr>
          <w:b/>
          <w:i/>
          <w:iCs/>
        </w:rPr>
      </w:pPr>
      <w:r>
        <w:rPr>
          <w:b/>
          <w:i/>
          <w:iCs/>
          <w:lang w:val="id-ID"/>
        </w:rPr>
        <w:t xml:space="preserve">Abstract- </w:t>
      </w:r>
      <w:r w:rsidR="006A77C9" w:rsidRPr="006A77C9">
        <w:rPr>
          <w:b/>
          <w:i/>
          <w:iCs/>
        </w:rPr>
        <w:t xml:space="preserve">One technological development is the existence of the Internet. The internet has become an inseparable part of modern human life today. It is undeniable, besides the positive things that can be obtained from the internet there are also negative impacts caused by the source of information contained on the internet sometimes containing negative elements, one of which is pornography. Developing intelligence can be utilized for this, namely a machine or system that can classify whether a site contains pornographic content or not. Many methods can be used in this problem, one of which is to classify the text that is on the site and analyzed or classified. How to retrieve the data yourself can use scraping techniques, which are techniques that can retrieve html format text content from a site. This technique can be used to detect whether a site contains pornographic content or not. For the classification process itself there are many algorithms </w:t>
      </w:r>
      <w:proofErr w:type="gramStart"/>
      <w:r w:rsidR="006A77C9" w:rsidRPr="006A77C9">
        <w:rPr>
          <w:b/>
          <w:i/>
          <w:iCs/>
        </w:rPr>
        <w:t>that</w:t>
      </w:r>
      <w:proofErr w:type="gramEnd"/>
      <w:r w:rsidR="006A77C9" w:rsidRPr="006A77C9">
        <w:rPr>
          <w:b/>
          <w:i/>
          <w:iCs/>
        </w:rPr>
        <w:t xml:space="preserve"> can be used, one of which is the Naive Bayes algorithm. Based on the above background, the authors propose a study entitled "Implementation of Machine Learning in pornographic content detection applications". It is expected that with this research being able to obtain an application that can detect pornographic content on a site without the need to open the site's pages. That way the site that is detected to contain pornographic content can be followed up so that it cannot be accessed.</w:t>
      </w:r>
    </w:p>
    <w:p w14:paraId="6B1F77E8" w14:textId="5B9DB502" w:rsidR="000E15C8" w:rsidRPr="00FF5491" w:rsidRDefault="00CE739A" w:rsidP="00CE739A">
      <w:pPr>
        <w:spacing w:after="120" w:line="19" w:lineRule="atLeast"/>
        <w:ind w:firstLine="284"/>
        <w:jc w:val="both"/>
        <w:rPr>
          <w:b/>
          <w:i/>
        </w:rPr>
      </w:pPr>
      <w:r w:rsidRPr="00CE739A">
        <w:rPr>
          <w:b/>
          <w:i/>
          <w:iCs/>
        </w:rPr>
        <w:t>Keywords: Machine Learning, Pornography, Naive Bayes, Classification, Site.</w:t>
      </w:r>
    </w:p>
    <w:p w14:paraId="6C84FDE1" w14:textId="77777777" w:rsidR="00DF484D" w:rsidRDefault="000E15C8" w:rsidP="00281401">
      <w:pPr>
        <w:pStyle w:val="Heading1"/>
        <w:numPr>
          <w:ilvl w:val="0"/>
          <w:numId w:val="3"/>
        </w:numPr>
        <w:spacing w:before="0" w:after="120" w:line="19" w:lineRule="atLeast"/>
      </w:pPr>
      <w:r>
        <w:rPr>
          <w:lang w:val="id-ID"/>
        </w:rPr>
        <w:t xml:space="preserve">  </w:t>
      </w:r>
      <w:r w:rsidR="00DF484D">
        <w:t>Pendahuluan</w:t>
      </w:r>
    </w:p>
    <w:p w14:paraId="450C85D1" w14:textId="3D3E3F71" w:rsidR="000E15C8" w:rsidRPr="000E15C8" w:rsidRDefault="0069536D" w:rsidP="004612E2">
      <w:pPr>
        <w:spacing w:after="120" w:line="19" w:lineRule="atLeast"/>
        <w:ind w:firstLine="284"/>
        <w:jc w:val="both"/>
        <w:rPr>
          <w:lang w:val="id-ID"/>
        </w:rPr>
      </w:pPr>
      <w:r w:rsidRPr="0069536D">
        <w:rPr>
          <w:lang w:val="id-ID"/>
        </w:rPr>
        <w:t>Kemajuan teknologi yang berkembang pesat telah banyak membantu manusia menyelesaikan banyak pekerjaan dengan lebih cepat dan efisien. Salah satu perkembangan teknologi adalah keberadaan Internet. Internet sudah menjadi bagian tak terpisahkan dari keh</w:t>
      </w:r>
      <w:r>
        <w:rPr>
          <w:lang w:val="id-ID"/>
        </w:rPr>
        <w:t>idupan manusia modern saat ini.</w:t>
      </w:r>
      <w:r w:rsidRPr="0069536D">
        <w:t xml:space="preserve"> </w:t>
      </w:r>
      <w:r w:rsidRPr="0069536D">
        <w:rPr>
          <w:lang w:val="id-ID"/>
        </w:rPr>
        <w:t>Tentu hal ini merupakan dampak positif dari kemajuan teknologi. Namun tidak bisa dipungkiri,  ada pula dampak negatif yang ditimbulkan yaitu sumber informasi yang terkandung di internet terkadang mengandung unsur negative, salah satunya pornografi.</w:t>
      </w:r>
    </w:p>
    <w:p w14:paraId="0C767E1E" w14:textId="402EDBFC" w:rsidR="000E15C8" w:rsidRPr="000E15C8" w:rsidRDefault="0069536D" w:rsidP="004612E2">
      <w:pPr>
        <w:spacing w:after="120" w:line="19" w:lineRule="atLeast"/>
        <w:ind w:firstLine="284"/>
        <w:jc w:val="both"/>
        <w:rPr>
          <w:lang w:val="id-ID"/>
        </w:rPr>
      </w:pPr>
      <w:r w:rsidRPr="0069536D">
        <w:rPr>
          <w:lang w:val="id-ID"/>
        </w:rPr>
        <w:t xml:space="preserve">Di negara kita pornografi merupakan sesuatu yang ilegal karena sifatnya yang merusak bagi setiap orang yang mengaksesnya, terutama kalangan remaja dan anak -anak. Karena itu di Indonesia sudah dibentuk Undang-Undang yang mengatur tentang pornografi yaitu UU No. 44 Tahun 2008 Tentang Pornografi (UU Pornografi).Sementara itu juga melalui Kementrian Komunikasi dan Informatika pemerintah sudah berusaha mencegah penyebaran konten negatif khususnya konten pornografi di Indonesia melalui </w:t>
      </w:r>
      <w:r w:rsidRPr="0069536D">
        <w:rPr>
          <w:lang w:val="id-ID"/>
        </w:rPr>
        <w:lastRenderedPageBreak/>
        <w:t>internet, salah satunya  dengan membuat Layanan DNS Nawala.</w:t>
      </w:r>
    </w:p>
    <w:p w14:paraId="38D0FA8C" w14:textId="29A09F30" w:rsidR="00DF484D" w:rsidRPr="00444720" w:rsidRDefault="0069536D" w:rsidP="004612E2">
      <w:pPr>
        <w:spacing w:after="120" w:line="19" w:lineRule="atLeast"/>
        <w:ind w:firstLine="284"/>
        <w:jc w:val="both"/>
      </w:pPr>
      <w:r w:rsidRPr="0069536D">
        <w:rPr>
          <w:lang w:val="id-ID"/>
        </w:rPr>
        <w:t>Perkembangan Artificial inteligence (AI) saat ini mengubah peradaban manusia dimana sekarang banyak pekerjaan yang awalnya dikerjakan oleh manuasia kini sudah di ambil alih oleh sebuah sistem atau machine. Semakin canggih sebuah teknologi akan semakin mempermudah suatu pekerjaan. Kecerdasan Buatan sangat bermanfaat untuk mengembangkan metode dan sistem untuk menyelesaikan suatu masalah yang bisa diselesaikan oleh manusia. Misalnya pencarian tempat, bidang bisnis, rumah tangga dan dapat meningkatkan kinerja sistem informasi yang berbasis komputer.</w:t>
      </w:r>
    </w:p>
    <w:p w14:paraId="4428A8CC" w14:textId="77777777" w:rsidR="00DF484D" w:rsidRDefault="00476E1B" w:rsidP="00476E1B">
      <w:pPr>
        <w:pStyle w:val="Heading1"/>
      </w:pPr>
      <w:r>
        <w:rPr>
          <w:lang w:val="id-ID"/>
        </w:rPr>
        <w:t xml:space="preserve"> </w:t>
      </w:r>
      <w:r w:rsidR="00DF484D">
        <w:t>Metode Penelitian</w:t>
      </w:r>
    </w:p>
    <w:p w14:paraId="66E06F13" w14:textId="358E9D5B" w:rsidR="00476E1B" w:rsidRDefault="0069536D" w:rsidP="004612E2">
      <w:pPr>
        <w:tabs>
          <w:tab w:val="left" w:pos="0"/>
        </w:tabs>
        <w:spacing w:after="120" w:line="19" w:lineRule="atLeast"/>
        <w:ind w:firstLine="284"/>
        <w:jc w:val="both"/>
        <w:rPr>
          <w:lang w:val="id-ID"/>
        </w:rPr>
      </w:pPr>
      <w:r w:rsidRPr="0069536D">
        <w:rPr>
          <w:lang w:val="id-ID"/>
        </w:rPr>
        <w:t>Adapun tahapan yang dilakukan penulis dalam pelaksanaan penelitian ini adalah sebagai berikut:</w:t>
      </w:r>
    </w:p>
    <w:p w14:paraId="13161AC7" w14:textId="50091CFD" w:rsidR="00476E1B" w:rsidRPr="00494D5A" w:rsidRDefault="00494D5A" w:rsidP="00281401">
      <w:pPr>
        <w:pStyle w:val="ListParagraph"/>
        <w:numPr>
          <w:ilvl w:val="0"/>
          <w:numId w:val="4"/>
        </w:numPr>
        <w:tabs>
          <w:tab w:val="left" w:pos="0"/>
        </w:tabs>
        <w:spacing w:after="120" w:line="19" w:lineRule="atLeast"/>
        <w:ind w:left="284" w:hanging="284"/>
        <w:jc w:val="both"/>
      </w:pPr>
      <w:r w:rsidRPr="00494D5A">
        <w:rPr>
          <w:sz w:val="20"/>
          <w:lang w:val="id-ID"/>
        </w:rPr>
        <w:t>Studi Literatur Pada tahap ini peneliti mengumpulkan dan mempelajari bahan referensi seperti dokumen dan literatur yang berkaitan dengan topik penelitian. Literatur yang dijadikan bahan referensi dapat berupa buku, skripsi, jurnal, artikel, dan beberapa sumber lainnya yang diperoleh dari internet.</w:t>
      </w:r>
    </w:p>
    <w:p w14:paraId="08A9FA2B" w14:textId="38AC4C57" w:rsidR="00494D5A" w:rsidRDefault="00494D5A" w:rsidP="00281401">
      <w:pPr>
        <w:pStyle w:val="ListParagraph"/>
        <w:numPr>
          <w:ilvl w:val="0"/>
          <w:numId w:val="4"/>
        </w:numPr>
        <w:tabs>
          <w:tab w:val="left" w:pos="0"/>
        </w:tabs>
        <w:spacing w:after="120" w:line="19" w:lineRule="atLeast"/>
        <w:ind w:left="284" w:hanging="284"/>
        <w:jc w:val="both"/>
        <w:rPr>
          <w:sz w:val="20"/>
        </w:rPr>
      </w:pPr>
      <w:r w:rsidRPr="00494D5A">
        <w:rPr>
          <w:sz w:val="20"/>
        </w:rPr>
        <w:t>Analisis Masalah Pada tahap ini penulis melakukan analisis terhadap literatur yang sebelumnya telah dikumpulkan untuk memeroleh pemahaman mengenai metode yang dilakukan pada penelitian ini dan masalah yang ingin diselesaikan dalam penelitian ini.</w:t>
      </w:r>
    </w:p>
    <w:p w14:paraId="44F976D4" w14:textId="27BD32BE" w:rsidR="00494D5A" w:rsidRDefault="00494D5A" w:rsidP="00281401">
      <w:pPr>
        <w:pStyle w:val="ListParagraph"/>
        <w:numPr>
          <w:ilvl w:val="0"/>
          <w:numId w:val="4"/>
        </w:numPr>
        <w:tabs>
          <w:tab w:val="left" w:pos="0"/>
        </w:tabs>
        <w:spacing w:after="120" w:line="19" w:lineRule="atLeast"/>
        <w:ind w:left="284" w:hanging="284"/>
        <w:jc w:val="both"/>
        <w:rPr>
          <w:sz w:val="20"/>
        </w:rPr>
      </w:pPr>
      <w:r w:rsidRPr="00494D5A">
        <w:rPr>
          <w:sz w:val="20"/>
        </w:rPr>
        <w:t>Implementasi pada tahap ini dilakukan proses implementasi algoritma Naive Bayes dalam aplikasi komputer menggunakan bahasa pemrograman Asp.net core.</w:t>
      </w:r>
    </w:p>
    <w:p w14:paraId="45D21F6D" w14:textId="6028D611" w:rsidR="00494D5A" w:rsidRDefault="00494D5A" w:rsidP="00281401">
      <w:pPr>
        <w:pStyle w:val="ListParagraph"/>
        <w:numPr>
          <w:ilvl w:val="0"/>
          <w:numId w:val="4"/>
        </w:numPr>
        <w:tabs>
          <w:tab w:val="left" w:pos="0"/>
        </w:tabs>
        <w:spacing w:after="120" w:line="19" w:lineRule="atLeast"/>
        <w:ind w:left="284" w:hanging="284"/>
        <w:jc w:val="both"/>
        <w:rPr>
          <w:sz w:val="20"/>
        </w:rPr>
      </w:pPr>
      <w:r w:rsidRPr="00494D5A">
        <w:rPr>
          <w:sz w:val="20"/>
        </w:rPr>
        <w:t>Pengujian Pada tahap ini dilakukan pengujian data yang telah ada untuk memastikan bahwa implementasi algoritma Naive Bayes dalam mengidentifikasi konten pornografi memberikan hasil yang terbaik.</w:t>
      </w:r>
    </w:p>
    <w:p w14:paraId="19A933FA" w14:textId="507AD6E7" w:rsidR="003B5EF5" w:rsidRDefault="003B5EF5" w:rsidP="00281401">
      <w:pPr>
        <w:pStyle w:val="ListParagraph"/>
        <w:numPr>
          <w:ilvl w:val="0"/>
          <w:numId w:val="4"/>
        </w:numPr>
        <w:tabs>
          <w:tab w:val="left" w:pos="0"/>
        </w:tabs>
        <w:spacing w:after="120" w:line="19" w:lineRule="atLeast"/>
        <w:ind w:left="284" w:hanging="284"/>
        <w:jc w:val="both"/>
        <w:rPr>
          <w:sz w:val="20"/>
        </w:rPr>
      </w:pPr>
      <w:r w:rsidRPr="003B5EF5">
        <w:rPr>
          <w:sz w:val="20"/>
        </w:rPr>
        <w:t>Dokumentasi dan Penyusunan Laporan Pada tahap ini dilakukan dokumentasi hasil dan penyusunan laporan hasil dari analisis dan implementasi dari penelitian yang dilakukan dalam bentuk skripsi.</w:t>
      </w:r>
    </w:p>
    <w:p w14:paraId="13933FE0" w14:textId="07B85BFD" w:rsidR="008B05A6" w:rsidRDefault="008B05A6" w:rsidP="008B05A6">
      <w:pPr>
        <w:tabs>
          <w:tab w:val="left" w:pos="0"/>
        </w:tabs>
        <w:spacing w:after="120" w:line="19" w:lineRule="atLeast"/>
        <w:jc w:val="both"/>
      </w:pPr>
    </w:p>
    <w:p w14:paraId="46ADBD9F" w14:textId="62C2C5DE" w:rsidR="008B05A6" w:rsidRDefault="008B05A6" w:rsidP="008B05A6">
      <w:pPr>
        <w:tabs>
          <w:tab w:val="left" w:pos="0"/>
        </w:tabs>
        <w:spacing w:after="120" w:line="19" w:lineRule="atLeast"/>
        <w:ind w:firstLine="284"/>
        <w:jc w:val="both"/>
      </w:pPr>
      <w:r>
        <w:t>Berikut adalah gambaran dan detai -detail mengenai Klasifikasi Text:</w:t>
      </w:r>
    </w:p>
    <w:p w14:paraId="652DCFDB" w14:textId="27BB67CF" w:rsidR="008B05A6" w:rsidRDefault="008B05A6" w:rsidP="00281401">
      <w:pPr>
        <w:pStyle w:val="ListParagraph"/>
        <w:numPr>
          <w:ilvl w:val="0"/>
          <w:numId w:val="11"/>
        </w:numPr>
        <w:tabs>
          <w:tab w:val="left" w:pos="0"/>
        </w:tabs>
        <w:spacing w:after="120" w:line="19" w:lineRule="atLeast"/>
        <w:ind w:left="284" w:hanging="284"/>
        <w:jc w:val="both"/>
        <w:rPr>
          <w:sz w:val="20"/>
        </w:rPr>
      </w:pPr>
      <w:r w:rsidRPr="008B05A6">
        <w:rPr>
          <w:sz w:val="20"/>
        </w:rPr>
        <w:t>Text Preprocessing</w:t>
      </w:r>
    </w:p>
    <w:p w14:paraId="5B8A4A69" w14:textId="41563458" w:rsidR="006F2B41" w:rsidRDefault="006F2B41" w:rsidP="006F2B41">
      <w:pPr>
        <w:pStyle w:val="ListParagraph"/>
        <w:tabs>
          <w:tab w:val="left" w:pos="0"/>
        </w:tabs>
        <w:spacing w:after="120" w:line="19" w:lineRule="atLeast"/>
        <w:ind w:left="284"/>
        <w:jc w:val="both"/>
        <w:rPr>
          <w:sz w:val="20"/>
        </w:rPr>
      </w:pPr>
    </w:p>
    <w:p w14:paraId="2322DB87" w14:textId="1D793A8C" w:rsidR="006F2B41" w:rsidRPr="006F2B41" w:rsidRDefault="006F2B41" w:rsidP="006F2B41">
      <w:pPr>
        <w:pStyle w:val="ListParagraph"/>
        <w:tabs>
          <w:tab w:val="left" w:pos="0"/>
        </w:tabs>
        <w:spacing w:after="120" w:line="19" w:lineRule="atLeast"/>
        <w:ind w:left="284"/>
        <w:jc w:val="both"/>
        <w:rPr>
          <w:sz w:val="20"/>
        </w:rPr>
      </w:pPr>
      <w:proofErr w:type="gramStart"/>
      <w:r w:rsidRPr="006F2B41">
        <w:rPr>
          <w:sz w:val="20"/>
        </w:rPr>
        <w:t>Pengklasifi</w:t>
      </w:r>
      <w:r>
        <w:rPr>
          <w:sz w:val="20"/>
        </w:rPr>
        <w:t>kasian  artikel</w:t>
      </w:r>
      <w:proofErr w:type="gramEnd"/>
      <w:r>
        <w:rPr>
          <w:sz w:val="20"/>
        </w:rPr>
        <w:t xml:space="preserve">  berita  secara </w:t>
      </w:r>
      <w:r w:rsidRPr="006F2B41">
        <w:rPr>
          <w:sz w:val="20"/>
        </w:rPr>
        <w:t>otomatis  bisa  dikategorikan  sebagai text</w:t>
      </w:r>
      <w:r>
        <w:rPr>
          <w:sz w:val="20"/>
        </w:rPr>
        <w:t xml:space="preserve"> </w:t>
      </w:r>
      <w:r w:rsidRPr="006F2B41">
        <w:rPr>
          <w:sz w:val="20"/>
        </w:rPr>
        <w:t>mining. Proses text mining dibagi menjadi</w:t>
      </w:r>
      <w:r>
        <w:rPr>
          <w:sz w:val="20"/>
        </w:rPr>
        <w:t xml:space="preserve"> </w:t>
      </w:r>
      <w:r w:rsidRPr="006F2B41">
        <w:rPr>
          <w:sz w:val="20"/>
        </w:rPr>
        <w:t>3 tahap utama, yaitu proses awal terhadap</w:t>
      </w:r>
      <w:r>
        <w:rPr>
          <w:sz w:val="20"/>
        </w:rPr>
        <w:t xml:space="preserve"> </w:t>
      </w:r>
      <w:r w:rsidRPr="006F2B41">
        <w:rPr>
          <w:sz w:val="20"/>
        </w:rPr>
        <w:t>teks  (</w:t>
      </w:r>
      <w:r w:rsidRPr="006F2B41">
        <w:rPr>
          <w:i/>
          <w:sz w:val="20"/>
        </w:rPr>
        <w:t>text  preprocessing</w:t>
      </w:r>
      <w:r w:rsidRPr="006F2B41">
        <w:rPr>
          <w:sz w:val="20"/>
        </w:rPr>
        <w:t>),  transformasi teks  ke  dalam  bentuk  antara  (</w:t>
      </w:r>
      <w:r w:rsidRPr="006F2B41">
        <w:rPr>
          <w:i/>
          <w:sz w:val="20"/>
        </w:rPr>
        <w:t>text  transformation/feature generation</w:t>
      </w:r>
      <w:r w:rsidRPr="006F2B41">
        <w:rPr>
          <w:sz w:val="20"/>
        </w:rPr>
        <w:t xml:space="preserve">),  </w:t>
      </w:r>
      <w:r w:rsidRPr="006F2B41">
        <w:rPr>
          <w:sz w:val="20"/>
        </w:rPr>
        <w:lastRenderedPageBreak/>
        <w:t>dan  penemuan pola (</w:t>
      </w:r>
      <w:r w:rsidRPr="006F2B41">
        <w:rPr>
          <w:i/>
          <w:sz w:val="20"/>
        </w:rPr>
        <w:t>pattern discovery</w:t>
      </w:r>
      <w:r w:rsidRPr="006F2B41">
        <w:rPr>
          <w:sz w:val="20"/>
        </w:rPr>
        <w:t xml:space="preserve">) (Even and Zohar,  2002). </w:t>
      </w:r>
      <w:proofErr w:type="gramStart"/>
      <w:r w:rsidRPr="006F2B41">
        <w:rPr>
          <w:sz w:val="20"/>
        </w:rPr>
        <w:t>Masukan  awal</w:t>
      </w:r>
      <w:proofErr w:type="gramEnd"/>
      <w:r w:rsidRPr="006F2B41">
        <w:rPr>
          <w:sz w:val="20"/>
        </w:rPr>
        <w:t xml:space="preserve">  dari  proses ini adalah suatu data teks dan keluarannya berupa pola sebagai hasil interpretasi.</w:t>
      </w:r>
    </w:p>
    <w:p w14:paraId="5DA6CBA8" w14:textId="77777777" w:rsidR="006F2B41" w:rsidRDefault="006F2B41" w:rsidP="006F2B41">
      <w:pPr>
        <w:pStyle w:val="ListParagraph"/>
        <w:tabs>
          <w:tab w:val="left" w:pos="0"/>
        </w:tabs>
        <w:spacing w:after="120" w:line="19" w:lineRule="atLeast"/>
        <w:ind w:left="284"/>
        <w:jc w:val="both"/>
        <w:rPr>
          <w:sz w:val="20"/>
        </w:rPr>
      </w:pPr>
    </w:p>
    <w:p w14:paraId="5B50AC21" w14:textId="35AF48C0" w:rsidR="008B05A6" w:rsidRDefault="008B05A6" w:rsidP="00281401">
      <w:pPr>
        <w:pStyle w:val="ListParagraph"/>
        <w:numPr>
          <w:ilvl w:val="0"/>
          <w:numId w:val="11"/>
        </w:numPr>
        <w:tabs>
          <w:tab w:val="left" w:pos="0"/>
        </w:tabs>
        <w:spacing w:after="120" w:line="19" w:lineRule="atLeast"/>
        <w:ind w:left="284" w:hanging="284"/>
        <w:jc w:val="both"/>
        <w:rPr>
          <w:sz w:val="20"/>
        </w:rPr>
      </w:pPr>
      <w:r w:rsidRPr="008B05A6">
        <w:rPr>
          <w:sz w:val="20"/>
        </w:rPr>
        <w:t>Text Transformation/Feature</w:t>
      </w:r>
      <w:r>
        <w:rPr>
          <w:sz w:val="20"/>
        </w:rPr>
        <w:t xml:space="preserve"> </w:t>
      </w:r>
      <w:r w:rsidRPr="008B05A6">
        <w:rPr>
          <w:sz w:val="20"/>
        </w:rPr>
        <w:t>Generation</w:t>
      </w:r>
    </w:p>
    <w:p w14:paraId="2086BDB3" w14:textId="614F89C0" w:rsidR="006F2B41" w:rsidRDefault="006F2B41" w:rsidP="006F2B41">
      <w:pPr>
        <w:pStyle w:val="ListParagraph"/>
        <w:tabs>
          <w:tab w:val="left" w:pos="0"/>
        </w:tabs>
        <w:spacing w:after="120" w:line="19" w:lineRule="atLeast"/>
        <w:ind w:left="284"/>
        <w:jc w:val="both"/>
        <w:rPr>
          <w:sz w:val="20"/>
        </w:rPr>
      </w:pPr>
    </w:p>
    <w:p w14:paraId="31D33505" w14:textId="5D6285C4" w:rsidR="006F2B41" w:rsidRDefault="006F2B41" w:rsidP="006F2B41">
      <w:pPr>
        <w:pStyle w:val="ListParagraph"/>
        <w:tabs>
          <w:tab w:val="left" w:pos="0"/>
        </w:tabs>
        <w:spacing w:after="120" w:line="19" w:lineRule="atLeast"/>
        <w:ind w:left="284"/>
        <w:jc w:val="both"/>
        <w:rPr>
          <w:sz w:val="20"/>
        </w:rPr>
      </w:pPr>
      <w:proofErr w:type="gramStart"/>
      <w:r w:rsidRPr="006F2B41">
        <w:rPr>
          <w:sz w:val="20"/>
        </w:rPr>
        <w:t>Tahapan  ini</w:t>
      </w:r>
      <w:proofErr w:type="gramEnd"/>
      <w:r w:rsidRPr="006F2B41">
        <w:rPr>
          <w:sz w:val="20"/>
        </w:rPr>
        <w:t xml:space="preserve"> bertujuan  untuk mempersiapkan </w:t>
      </w:r>
      <w:r>
        <w:rPr>
          <w:sz w:val="20"/>
        </w:rPr>
        <w:t xml:space="preserve">teks  menjadi  data  yang  akan </w:t>
      </w:r>
      <w:r w:rsidRPr="006F2B41">
        <w:rPr>
          <w:sz w:val="20"/>
        </w:rPr>
        <w:t xml:space="preserve">mengalami pengolahan pada tahapan berikutnya. </w:t>
      </w:r>
      <w:proofErr w:type="gramStart"/>
      <w:r w:rsidRPr="006F2B41">
        <w:rPr>
          <w:sz w:val="20"/>
        </w:rPr>
        <w:t>Tindakan  yang</w:t>
      </w:r>
      <w:proofErr w:type="gramEnd"/>
      <w:r w:rsidRPr="006F2B41">
        <w:rPr>
          <w:sz w:val="20"/>
        </w:rPr>
        <w:t xml:space="preserve">  dilakukan  meliputi  tindakan  kompleks  dan  tindakan  sederhana.  </w:t>
      </w:r>
      <w:proofErr w:type="gramStart"/>
      <w:r w:rsidRPr="006F2B41">
        <w:rPr>
          <w:sz w:val="20"/>
        </w:rPr>
        <w:t>Contoh  tindakan</w:t>
      </w:r>
      <w:proofErr w:type="gramEnd"/>
      <w:r w:rsidRPr="006F2B41">
        <w:rPr>
          <w:sz w:val="20"/>
        </w:rPr>
        <w:t xml:space="preserve">  yang  bersifat</w:t>
      </w:r>
      <w:r>
        <w:rPr>
          <w:sz w:val="20"/>
        </w:rPr>
        <w:t xml:space="preserve"> </w:t>
      </w:r>
      <w:r w:rsidRPr="006F2B41">
        <w:rPr>
          <w:sz w:val="20"/>
        </w:rPr>
        <w:t xml:space="preserve">kompleks pada  tahap  ini  adalah </w:t>
      </w:r>
      <w:r w:rsidRPr="006F2B41">
        <w:rPr>
          <w:i/>
          <w:sz w:val="20"/>
        </w:rPr>
        <w:t>part-ofspeech (pos) tagging</w:t>
      </w:r>
      <w:r w:rsidRPr="006F2B41">
        <w:rPr>
          <w:sz w:val="20"/>
        </w:rPr>
        <w:t xml:space="preserve">,  membangkitkan parse tree. Contoh tindakan yang bersifat sederhana adalah </w:t>
      </w:r>
      <w:proofErr w:type="gramStart"/>
      <w:r w:rsidRPr="006F2B41">
        <w:rPr>
          <w:sz w:val="20"/>
        </w:rPr>
        <w:t>proses  parsing</w:t>
      </w:r>
      <w:proofErr w:type="gramEnd"/>
      <w:r w:rsidRPr="006F2B41">
        <w:rPr>
          <w:sz w:val="20"/>
        </w:rPr>
        <w:t xml:space="preserve">  sederhana terhadap teks,  yaitu memecah suatu kalimat menjadi sekumpulan kata. Selain itu  pada  tahapan  ini  biasanya  juga dilakukan </w:t>
      </w:r>
      <w:r w:rsidRPr="006F2B41">
        <w:rPr>
          <w:i/>
          <w:sz w:val="20"/>
        </w:rPr>
        <w:t>case folding</w:t>
      </w:r>
      <w:r w:rsidRPr="006F2B41">
        <w:rPr>
          <w:sz w:val="20"/>
        </w:rPr>
        <w:t>, yaitu pengubahan karakter  huruf  menjadi  huruf  kecil (Garcia, 2005).</w:t>
      </w:r>
    </w:p>
    <w:p w14:paraId="27B2A8FD" w14:textId="77777777" w:rsidR="006F2B41" w:rsidRPr="006F2B41" w:rsidRDefault="006F2B41" w:rsidP="006F2B41">
      <w:pPr>
        <w:pStyle w:val="ListParagraph"/>
        <w:tabs>
          <w:tab w:val="left" w:pos="0"/>
        </w:tabs>
        <w:spacing w:after="120" w:line="19" w:lineRule="atLeast"/>
        <w:ind w:left="284"/>
        <w:jc w:val="both"/>
        <w:rPr>
          <w:sz w:val="20"/>
        </w:rPr>
      </w:pPr>
    </w:p>
    <w:p w14:paraId="6DD63434" w14:textId="40772D53" w:rsidR="008B05A6" w:rsidRDefault="008B05A6" w:rsidP="00281401">
      <w:pPr>
        <w:pStyle w:val="ListParagraph"/>
        <w:numPr>
          <w:ilvl w:val="0"/>
          <w:numId w:val="11"/>
        </w:numPr>
        <w:tabs>
          <w:tab w:val="left" w:pos="0"/>
        </w:tabs>
        <w:spacing w:after="120" w:line="19" w:lineRule="atLeast"/>
        <w:ind w:left="284" w:hanging="284"/>
        <w:jc w:val="both"/>
        <w:rPr>
          <w:sz w:val="20"/>
        </w:rPr>
      </w:pPr>
      <w:r w:rsidRPr="008B05A6">
        <w:rPr>
          <w:sz w:val="20"/>
        </w:rPr>
        <w:t>Stemming Bahasa Indonesia</w:t>
      </w:r>
    </w:p>
    <w:p w14:paraId="3712AFCE" w14:textId="450C44BF" w:rsidR="006F2B41" w:rsidRDefault="006F2B41" w:rsidP="006F2B41">
      <w:pPr>
        <w:pStyle w:val="ListParagraph"/>
        <w:tabs>
          <w:tab w:val="left" w:pos="0"/>
        </w:tabs>
        <w:spacing w:after="120" w:line="19" w:lineRule="atLeast"/>
        <w:ind w:left="284"/>
        <w:jc w:val="both"/>
        <w:rPr>
          <w:sz w:val="20"/>
        </w:rPr>
      </w:pPr>
    </w:p>
    <w:p w14:paraId="02B627AF" w14:textId="65A76578" w:rsidR="006F2B41" w:rsidRDefault="006F2B41" w:rsidP="006F2B41">
      <w:pPr>
        <w:pStyle w:val="ListParagraph"/>
        <w:tabs>
          <w:tab w:val="left" w:pos="0"/>
        </w:tabs>
        <w:spacing w:after="120" w:line="19" w:lineRule="atLeast"/>
        <w:ind w:left="284"/>
        <w:jc w:val="both"/>
        <w:rPr>
          <w:sz w:val="20"/>
        </w:rPr>
      </w:pPr>
      <w:r w:rsidRPr="006F2B41">
        <w:rPr>
          <w:sz w:val="20"/>
        </w:rPr>
        <w:t>Dalam bahasa Indonesia</w:t>
      </w:r>
      <w:proofErr w:type="gramStart"/>
      <w:r w:rsidRPr="006F2B41">
        <w:rPr>
          <w:sz w:val="20"/>
        </w:rPr>
        <w:t>,  afiks</w:t>
      </w:r>
      <w:proofErr w:type="gramEnd"/>
      <w:r w:rsidRPr="006F2B41">
        <w:rPr>
          <w:sz w:val="20"/>
        </w:rPr>
        <w:t xml:space="preserve">/imbuhan terdiri dari sufiks (akhiran), infiks (sisipan) dan prefiks (awalan). Pada </w:t>
      </w:r>
      <w:proofErr w:type="gramStart"/>
      <w:r w:rsidRPr="006F2B41">
        <w:rPr>
          <w:sz w:val="20"/>
        </w:rPr>
        <w:t>penelitian  ini</w:t>
      </w:r>
      <w:proofErr w:type="gramEnd"/>
      <w:r>
        <w:rPr>
          <w:sz w:val="20"/>
        </w:rPr>
        <w:t xml:space="preserve"> proses </w:t>
      </w:r>
      <w:r w:rsidRPr="006F2B41">
        <w:rPr>
          <w:i/>
          <w:sz w:val="20"/>
        </w:rPr>
        <w:t>stemming</w:t>
      </w:r>
      <w:r>
        <w:rPr>
          <w:sz w:val="20"/>
        </w:rPr>
        <w:t xml:space="preserve"> yang  dibangun </w:t>
      </w:r>
      <w:r w:rsidRPr="006F2B41">
        <w:rPr>
          <w:sz w:val="20"/>
        </w:rPr>
        <w:t>hanya  menangani  kata  yang  mengalami penambahan  prefiks  dan  sufiks.  Hal  ini dilakukan  karena  proses  penambahan infiks  dalam  bahasa  Indonesia  jarang terjadi sehingga tidak ada pengaruh  yang signifikan terhadap akurasi sistem. Selain itu</w:t>
      </w:r>
      <w:proofErr w:type="gramStart"/>
      <w:r w:rsidRPr="006F2B41">
        <w:rPr>
          <w:sz w:val="20"/>
        </w:rPr>
        <w:t>,  penanganan</w:t>
      </w:r>
      <w:proofErr w:type="gramEnd"/>
      <w:r w:rsidRPr="006F2B41">
        <w:rPr>
          <w:sz w:val="20"/>
        </w:rPr>
        <w:t xml:space="preserve"> kata  yang  mengandung infiks relative sulit dan membebani waktu komputasi sistem.</w:t>
      </w:r>
    </w:p>
    <w:p w14:paraId="61ECA29B" w14:textId="18565D9D" w:rsidR="006F2B41" w:rsidRDefault="006F2B41" w:rsidP="006F2B41">
      <w:pPr>
        <w:pStyle w:val="ListParagraph"/>
        <w:tabs>
          <w:tab w:val="left" w:pos="0"/>
        </w:tabs>
        <w:spacing w:after="120" w:line="19" w:lineRule="atLeast"/>
        <w:ind w:left="284"/>
        <w:jc w:val="both"/>
        <w:rPr>
          <w:sz w:val="20"/>
        </w:rPr>
      </w:pPr>
    </w:p>
    <w:p w14:paraId="44520383" w14:textId="658E14E5" w:rsidR="006F2B41" w:rsidRDefault="006F2B41" w:rsidP="006F2B41">
      <w:pPr>
        <w:pStyle w:val="ListParagraph"/>
        <w:tabs>
          <w:tab w:val="left" w:pos="0"/>
        </w:tabs>
        <w:spacing w:after="120" w:line="19" w:lineRule="atLeast"/>
        <w:ind w:left="284"/>
        <w:jc w:val="both"/>
        <w:rPr>
          <w:sz w:val="20"/>
        </w:rPr>
      </w:pPr>
      <w:proofErr w:type="gramStart"/>
      <w:r w:rsidRPr="006F2B41">
        <w:rPr>
          <w:sz w:val="20"/>
        </w:rPr>
        <w:t xml:space="preserve">Terdapat  </w:t>
      </w:r>
      <w:r>
        <w:rPr>
          <w:sz w:val="20"/>
        </w:rPr>
        <w:t>5</w:t>
      </w:r>
      <w:proofErr w:type="gramEnd"/>
      <w:r>
        <w:rPr>
          <w:sz w:val="20"/>
        </w:rPr>
        <w:t xml:space="preserve">  aturan  tahap  dalam  proses </w:t>
      </w:r>
      <w:r w:rsidRPr="006F2B41">
        <w:rPr>
          <w:sz w:val="20"/>
        </w:rPr>
        <w:t>stemming pada  bahasa  Indonesia sebagai berikut:</w:t>
      </w:r>
    </w:p>
    <w:p w14:paraId="16C4801E" w14:textId="77777777" w:rsidR="006F2B41" w:rsidRDefault="006F2B41" w:rsidP="006F2B41">
      <w:pPr>
        <w:pStyle w:val="ListParagraph"/>
        <w:tabs>
          <w:tab w:val="left" w:pos="0"/>
        </w:tabs>
        <w:spacing w:after="120" w:line="19" w:lineRule="atLeast"/>
        <w:ind w:left="284"/>
        <w:jc w:val="both"/>
        <w:rPr>
          <w:sz w:val="20"/>
        </w:rPr>
      </w:pPr>
    </w:p>
    <w:p w14:paraId="16D298A2" w14:textId="31D7F0E0" w:rsidR="006F2B41" w:rsidRDefault="006F2B41" w:rsidP="00281401">
      <w:pPr>
        <w:pStyle w:val="ListParagraph"/>
        <w:numPr>
          <w:ilvl w:val="0"/>
          <w:numId w:val="12"/>
        </w:numPr>
        <w:tabs>
          <w:tab w:val="left" w:pos="0"/>
        </w:tabs>
        <w:spacing w:after="120" w:line="19" w:lineRule="atLeast"/>
        <w:jc w:val="both"/>
        <w:rPr>
          <w:sz w:val="20"/>
        </w:rPr>
      </w:pPr>
      <w:r w:rsidRPr="006F2B41">
        <w:rPr>
          <w:sz w:val="20"/>
        </w:rPr>
        <w:t xml:space="preserve">Penanganan terhadap partikel infleksional. </w:t>
      </w:r>
      <w:proofErr w:type="gramStart"/>
      <w:r w:rsidRPr="006F2B41">
        <w:rPr>
          <w:sz w:val="20"/>
        </w:rPr>
        <w:t>yaitu :</w:t>
      </w:r>
      <w:proofErr w:type="gramEnd"/>
      <w:r w:rsidRPr="006F2B41">
        <w:rPr>
          <w:sz w:val="20"/>
        </w:rPr>
        <w:t xml:space="preserve"> lah, kah dan tah. </w:t>
      </w:r>
      <w:proofErr w:type="gramStart"/>
      <w:r w:rsidRPr="006F2B41">
        <w:rPr>
          <w:sz w:val="20"/>
        </w:rPr>
        <w:t>Contoh</w:t>
      </w:r>
      <w:r>
        <w:rPr>
          <w:sz w:val="20"/>
        </w:rPr>
        <w:t xml:space="preserve"> </w:t>
      </w:r>
      <w:r w:rsidRPr="006F2B41">
        <w:rPr>
          <w:sz w:val="20"/>
        </w:rPr>
        <w:t>:</w:t>
      </w:r>
      <w:proofErr w:type="gramEnd"/>
      <w:r w:rsidRPr="006F2B41">
        <w:rPr>
          <w:sz w:val="20"/>
        </w:rPr>
        <w:t xml:space="preserve"> duduklah, apakah</w:t>
      </w:r>
      <w:r>
        <w:rPr>
          <w:sz w:val="20"/>
        </w:rPr>
        <w:t>.</w:t>
      </w:r>
    </w:p>
    <w:p w14:paraId="4440A22F" w14:textId="12B3975E" w:rsidR="006F2B41" w:rsidRDefault="006F2B41" w:rsidP="00281401">
      <w:pPr>
        <w:pStyle w:val="ListParagraph"/>
        <w:numPr>
          <w:ilvl w:val="0"/>
          <w:numId w:val="12"/>
        </w:numPr>
        <w:tabs>
          <w:tab w:val="left" w:pos="0"/>
        </w:tabs>
        <w:spacing w:after="120" w:line="19" w:lineRule="atLeast"/>
        <w:jc w:val="both"/>
        <w:rPr>
          <w:sz w:val="20"/>
        </w:rPr>
      </w:pPr>
      <w:r w:rsidRPr="006F2B41">
        <w:rPr>
          <w:sz w:val="20"/>
        </w:rPr>
        <w:t xml:space="preserve">Penanganan terhadap kata ganti infleksional, </w:t>
      </w:r>
      <w:proofErr w:type="gramStart"/>
      <w:r w:rsidRPr="006F2B41">
        <w:rPr>
          <w:sz w:val="20"/>
        </w:rPr>
        <w:t>yaitu :</w:t>
      </w:r>
      <w:proofErr w:type="gramEnd"/>
      <w:r w:rsidRPr="006F2B41">
        <w:rPr>
          <w:sz w:val="20"/>
        </w:rPr>
        <w:t xml:space="preserve"> ku, mu, nya. </w:t>
      </w:r>
      <w:proofErr w:type="gramStart"/>
      <w:r w:rsidRPr="006F2B41">
        <w:rPr>
          <w:sz w:val="20"/>
        </w:rPr>
        <w:t>Contuh :</w:t>
      </w:r>
      <w:proofErr w:type="gramEnd"/>
      <w:r>
        <w:rPr>
          <w:sz w:val="20"/>
        </w:rPr>
        <w:t xml:space="preserve"> </w:t>
      </w:r>
      <w:r w:rsidRPr="006F2B41">
        <w:rPr>
          <w:sz w:val="20"/>
        </w:rPr>
        <w:t>sepedamu, mobilnya.</w:t>
      </w:r>
    </w:p>
    <w:p w14:paraId="0EC2BF87" w14:textId="533EE04D" w:rsidR="006F2B41" w:rsidRDefault="006F2B41" w:rsidP="00281401">
      <w:pPr>
        <w:pStyle w:val="ListParagraph"/>
        <w:numPr>
          <w:ilvl w:val="0"/>
          <w:numId w:val="12"/>
        </w:numPr>
        <w:tabs>
          <w:tab w:val="left" w:pos="0"/>
        </w:tabs>
        <w:spacing w:after="120" w:line="19" w:lineRule="atLeast"/>
        <w:jc w:val="both"/>
        <w:rPr>
          <w:sz w:val="20"/>
        </w:rPr>
      </w:pPr>
      <w:r w:rsidRPr="006F2B41">
        <w:rPr>
          <w:sz w:val="20"/>
        </w:rPr>
        <w:t xml:space="preserve">Penanganan terhadap prefiks derivasional pertama, </w:t>
      </w:r>
      <w:proofErr w:type="gramStart"/>
      <w:r w:rsidRPr="006F2B41">
        <w:rPr>
          <w:sz w:val="20"/>
        </w:rPr>
        <w:t>yaitu :</w:t>
      </w:r>
      <w:proofErr w:type="gramEnd"/>
      <w:r w:rsidRPr="006F2B41">
        <w:rPr>
          <w:sz w:val="20"/>
        </w:rPr>
        <w:t xml:space="preserve"> meng dan semua variasinya, peng dan semua variasinya, di, ter, dan ke.  Contoh : membakar, pegukur, kekasih</w:t>
      </w:r>
    </w:p>
    <w:p w14:paraId="2E2FD605" w14:textId="63CC86F1" w:rsidR="006F2B41" w:rsidRDefault="006F2B41" w:rsidP="00281401">
      <w:pPr>
        <w:pStyle w:val="ListParagraph"/>
        <w:numPr>
          <w:ilvl w:val="0"/>
          <w:numId w:val="12"/>
        </w:numPr>
        <w:tabs>
          <w:tab w:val="left" w:pos="0"/>
        </w:tabs>
        <w:spacing w:after="120" w:line="19" w:lineRule="atLeast"/>
        <w:jc w:val="both"/>
        <w:rPr>
          <w:sz w:val="20"/>
        </w:rPr>
      </w:pPr>
      <w:r w:rsidRPr="006F2B41">
        <w:rPr>
          <w:sz w:val="20"/>
        </w:rPr>
        <w:t xml:space="preserve">Penanganan terhadap prefiks derivasional kedua, </w:t>
      </w:r>
      <w:proofErr w:type="gramStart"/>
      <w:r w:rsidRPr="006F2B41">
        <w:rPr>
          <w:sz w:val="20"/>
        </w:rPr>
        <w:t>yaitu :</w:t>
      </w:r>
      <w:proofErr w:type="gramEnd"/>
      <w:r w:rsidRPr="006F2B41">
        <w:rPr>
          <w:sz w:val="20"/>
        </w:rPr>
        <w:t xml:space="preserve"> ber dan semua variasinya serta per dan semua variasinya. </w:t>
      </w:r>
      <w:proofErr w:type="gramStart"/>
      <w:r w:rsidRPr="006F2B41">
        <w:rPr>
          <w:sz w:val="20"/>
        </w:rPr>
        <w:t>Contoh :</w:t>
      </w:r>
      <w:proofErr w:type="gramEnd"/>
      <w:r w:rsidRPr="006F2B41">
        <w:rPr>
          <w:sz w:val="20"/>
        </w:rPr>
        <w:t xml:space="preserve"> berlari, belajar, perjelas.</w:t>
      </w:r>
    </w:p>
    <w:p w14:paraId="3861B799" w14:textId="57D19168" w:rsidR="006F2B41" w:rsidRDefault="006F2B41" w:rsidP="00281401">
      <w:pPr>
        <w:pStyle w:val="ListParagraph"/>
        <w:numPr>
          <w:ilvl w:val="0"/>
          <w:numId w:val="12"/>
        </w:numPr>
        <w:tabs>
          <w:tab w:val="left" w:pos="0"/>
        </w:tabs>
        <w:spacing w:after="120" w:line="19" w:lineRule="atLeast"/>
        <w:jc w:val="both"/>
        <w:rPr>
          <w:sz w:val="20"/>
        </w:rPr>
      </w:pPr>
      <w:r w:rsidRPr="006F2B41">
        <w:rPr>
          <w:sz w:val="20"/>
        </w:rPr>
        <w:t>Penanganan terhadap sufiks derivasional, yaitu: kan, an, i</w:t>
      </w:r>
      <w:proofErr w:type="gramStart"/>
      <w:r w:rsidRPr="006F2B41">
        <w:rPr>
          <w:sz w:val="20"/>
        </w:rPr>
        <w:t>.  Contoh</w:t>
      </w:r>
      <w:proofErr w:type="gramEnd"/>
      <w:r w:rsidRPr="006F2B41">
        <w:rPr>
          <w:sz w:val="20"/>
        </w:rPr>
        <w:t xml:space="preserve"> : makanan, gantikan, tandai.</w:t>
      </w:r>
    </w:p>
    <w:p w14:paraId="094BB188" w14:textId="77777777" w:rsidR="006F2B41" w:rsidRDefault="006F2B41" w:rsidP="006F2B41">
      <w:pPr>
        <w:tabs>
          <w:tab w:val="left" w:pos="0"/>
        </w:tabs>
        <w:spacing w:after="120" w:line="19" w:lineRule="atLeast"/>
        <w:jc w:val="both"/>
      </w:pPr>
      <w:r>
        <w:tab/>
      </w:r>
      <w:r>
        <w:tab/>
      </w:r>
    </w:p>
    <w:p w14:paraId="60D132DA" w14:textId="6189A0FA" w:rsidR="006F2B41" w:rsidRDefault="006F2B41" w:rsidP="006F2B41">
      <w:pPr>
        <w:tabs>
          <w:tab w:val="left" w:pos="0"/>
        </w:tabs>
        <w:spacing w:after="120" w:line="19" w:lineRule="atLeast"/>
        <w:ind w:left="284"/>
        <w:jc w:val="both"/>
      </w:pPr>
      <w:r>
        <w:t xml:space="preserve">Karena  struktur  morfologi  dalam bahasa  Indonesia  yang  rumit,  maka kelima  tahap  aturan  diatas  tidak  </w:t>
      </w:r>
      <w:r>
        <w:lastRenderedPageBreak/>
        <w:t>cukup untuk menangani proses stemming bahasa Indonesia.  Kesulitan  dalam  membedakan suatu  kata  yang  mengandung  imbuhan baik prefiks maupun sufiks dengan suatu kata  dasar  yang  salah  satu  suku  katanya merupakan bagian dari imbuhan, terutama dengan kata dasar yang mempunyai sukukata lebih besar dari dua.</w:t>
      </w:r>
    </w:p>
    <w:p w14:paraId="4D0563CF" w14:textId="1D925D10" w:rsidR="008B05A6" w:rsidRDefault="008B05A6" w:rsidP="00281401">
      <w:pPr>
        <w:pStyle w:val="ListParagraph"/>
        <w:numPr>
          <w:ilvl w:val="0"/>
          <w:numId w:val="11"/>
        </w:numPr>
        <w:tabs>
          <w:tab w:val="left" w:pos="0"/>
        </w:tabs>
        <w:spacing w:after="120" w:line="19" w:lineRule="atLeast"/>
        <w:ind w:left="284" w:hanging="284"/>
        <w:jc w:val="both"/>
        <w:rPr>
          <w:sz w:val="20"/>
        </w:rPr>
      </w:pPr>
      <w:r w:rsidRPr="008B05A6">
        <w:rPr>
          <w:sz w:val="20"/>
        </w:rPr>
        <w:t>Pattern Discovery</w:t>
      </w:r>
    </w:p>
    <w:p w14:paraId="1308EC2F" w14:textId="023DF4D4" w:rsidR="006F2B41" w:rsidRDefault="006F2B41" w:rsidP="006F2B41">
      <w:pPr>
        <w:pStyle w:val="ListParagraph"/>
        <w:tabs>
          <w:tab w:val="left" w:pos="0"/>
        </w:tabs>
        <w:spacing w:after="120" w:line="19" w:lineRule="atLeast"/>
        <w:ind w:left="284"/>
        <w:jc w:val="both"/>
        <w:rPr>
          <w:sz w:val="20"/>
        </w:rPr>
      </w:pPr>
    </w:p>
    <w:p w14:paraId="1DE60BA3" w14:textId="4215050D" w:rsidR="006F2B41" w:rsidRPr="006F2B41" w:rsidRDefault="006F2B41" w:rsidP="006F2B41">
      <w:pPr>
        <w:pStyle w:val="ListParagraph"/>
        <w:tabs>
          <w:tab w:val="left" w:pos="0"/>
        </w:tabs>
        <w:spacing w:after="120" w:line="19" w:lineRule="atLeast"/>
        <w:ind w:left="284"/>
        <w:jc w:val="both"/>
        <w:rPr>
          <w:sz w:val="20"/>
        </w:rPr>
      </w:pPr>
      <w:r w:rsidRPr="006F2B41">
        <w:rPr>
          <w:sz w:val="20"/>
        </w:rPr>
        <w:t xml:space="preserve">Tahap penemuan pola atau pattern </w:t>
      </w:r>
      <w:proofErr w:type="gramStart"/>
      <w:r w:rsidRPr="006F2B41">
        <w:rPr>
          <w:sz w:val="20"/>
        </w:rPr>
        <w:t>discovery  adalah</w:t>
      </w:r>
      <w:proofErr w:type="gramEnd"/>
      <w:r w:rsidRPr="006F2B41">
        <w:rPr>
          <w:sz w:val="20"/>
        </w:rPr>
        <w:t xml:space="preserve">  tahap  terpenting  dari  seluruh  proses  text  mining. </w:t>
      </w:r>
      <w:proofErr w:type="gramStart"/>
      <w:r w:rsidRPr="006F2B41">
        <w:rPr>
          <w:sz w:val="20"/>
        </w:rPr>
        <w:t>Tahap  ini</w:t>
      </w:r>
      <w:proofErr w:type="gramEnd"/>
      <w:r w:rsidRPr="006F2B41">
        <w:rPr>
          <w:sz w:val="20"/>
        </w:rPr>
        <w:t xml:space="preserve">  berusaha </w:t>
      </w:r>
      <w:r>
        <w:rPr>
          <w:sz w:val="20"/>
        </w:rPr>
        <w:t xml:space="preserve">menemukan pola atau pengetahuan </w:t>
      </w:r>
      <w:r w:rsidRPr="006F2B41">
        <w:rPr>
          <w:sz w:val="20"/>
        </w:rPr>
        <w:t xml:space="preserve">dari  keseluruhan  teks.  </w:t>
      </w:r>
      <w:proofErr w:type="gramStart"/>
      <w:r w:rsidRPr="006F2B41">
        <w:rPr>
          <w:sz w:val="20"/>
        </w:rPr>
        <w:t>Terdapat  dua</w:t>
      </w:r>
      <w:proofErr w:type="gramEnd"/>
      <w:r w:rsidRPr="006F2B41">
        <w:rPr>
          <w:sz w:val="20"/>
        </w:rPr>
        <w:t xml:space="preserve"> teknik  pembelajaran  pada  tahap pattern discovery ini,  yaitu </w:t>
      </w:r>
      <w:r w:rsidRPr="006F2B41">
        <w:rPr>
          <w:i/>
          <w:sz w:val="20"/>
        </w:rPr>
        <w:t xml:space="preserve">unsupervised </w:t>
      </w:r>
      <w:r w:rsidRPr="006F2B41">
        <w:rPr>
          <w:sz w:val="20"/>
        </w:rPr>
        <w:t xml:space="preserve">dan </w:t>
      </w:r>
      <w:r w:rsidRPr="006F2B41">
        <w:rPr>
          <w:i/>
          <w:sz w:val="20"/>
        </w:rPr>
        <w:t>supervised  learning</w:t>
      </w:r>
      <w:r w:rsidRPr="006F2B41">
        <w:rPr>
          <w:sz w:val="20"/>
        </w:rPr>
        <w:t xml:space="preserve">. </w:t>
      </w:r>
      <w:proofErr w:type="gramStart"/>
      <w:r w:rsidRPr="006F2B41">
        <w:rPr>
          <w:i/>
          <w:sz w:val="20"/>
        </w:rPr>
        <w:t>Supervised  learning</w:t>
      </w:r>
      <w:proofErr w:type="gramEnd"/>
      <w:r w:rsidRPr="006F2B41">
        <w:rPr>
          <w:sz w:val="20"/>
        </w:rPr>
        <w:t xml:space="preserve"> melakukan  klasifikasi  suatu  data  baru berdasarkan  data  latih. </w:t>
      </w:r>
      <w:r w:rsidRPr="006F2B41">
        <w:rPr>
          <w:i/>
          <w:sz w:val="20"/>
        </w:rPr>
        <w:t>Unsupervised learning</w:t>
      </w:r>
      <w:r w:rsidRPr="006F2B41">
        <w:rPr>
          <w:sz w:val="20"/>
        </w:rPr>
        <w:t xml:space="preserve"> data latih dikelompokkan berdasarkan ukuran kemiripan pada suatu kelas (Luz, 2006).</w:t>
      </w:r>
    </w:p>
    <w:p w14:paraId="4A590BE9" w14:textId="77777777" w:rsidR="006F2B41" w:rsidRDefault="006F2B41" w:rsidP="006F2B41">
      <w:pPr>
        <w:pStyle w:val="ListParagraph"/>
        <w:tabs>
          <w:tab w:val="left" w:pos="0"/>
        </w:tabs>
        <w:spacing w:after="120" w:line="19" w:lineRule="atLeast"/>
        <w:ind w:left="284"/>
        <w:jc w:val="both"/>
        <w:rPr>
          <w:sz w:val="20"/>
        </w:rPr>
      </w:pPr>
    </w:p>
    <w:p w14:paraId="72683ACA" w14:textId="678A3720" w:rsidR="008B05A6" w:rsidRPr="008B05A6" w:rsidRDefault="008B05A6" w:rsidP="00281401">
      <w:pPr>
        <w:pStyle w:val="ListParagraph"/>
        <w:numPr>
          <w:ilvl w:val="0"/>
          <w:numId w:val="11"/>
        </w:numPr>
        <w:tabs>
          <w:tab w:val="left" w:pos="0"/>
        </w:tabs>
        <w:spacing w:after="120" w:line="19" w:lineRule="atLeast"/>
        <w:ind w:left="284" w:hanging="284"/>
        <w:jc w:val="both"/>
        <w:rPr>
          <w:sz w:val="20"/>
        </w:rPr>
      </w:pPr>
      <w:r w:rsidRPr="008B05A6">
        <w:rPr>
          <w:sz w:val="20"/>
        </w:rPr>
        <w:t>Naïve Bayes Classifier</w:t>
      </w:r>
    </w:p>
    <w:p w14:paraId="554AFC5F" w14:textId="6C732B65" w:rsidR="00897E88" w:rsidRDefault="00897E88" w:rsidP="00897E88">
      <w:pPr>
        <w:pStyle w:val="ListParagraph"/>
        <w:tabs>
          <w:tab w:val="left" w:pos="0"/>
        </w:tabs>
        <w:spacing w:after="120" w:line="19" w:lineRule="atLeast"/>
        <w:ind w:left="284"/>
        <w:jc w:val="both"/>
        <w:rPr>
          <w:sz w:val="20"/>
        </w:rPr>
      </w:pPr>
    </w:p>
    <w:p w14:paraId="1954A3DA" w14:textId="7738D960" w:rsidR="00792A9A" w:rsidRPr="00792A9A" w:rsidRDefault="00792A9A" w:rsidP="00792A9A">
      <w:pPr>
        <w:pStyle w:val="ListParagraph"/>
        <w:tabs>
          <w:tab w:val="left" w:pos="0"/>
        </w:tabs>
        <w:spacing w:after="120" w:line="19" w:lineRule="atLeast"/>
        <w:ind w:left="284"/>
        <w:jc w:val="both"/>
        <w:rPr>
          <w:sz w:val="20"/>
        </w:rPr>
      </w:pPr>
      <w:proofErr w:type="gramStart"/>
      <w:r w:rsidRPr="00792A9A">
        <w:rPr>
          <w:i/>
          <w:sz w:val="20"/>
        </w:rPr>
        <w:t>Naïve bayes classifier</w:t>
      </w:r>
      <w:r w:rsidRPr="00792A9A">
        <w:rPr>
          <w:sz w:val="20"/>
        </w:rPr>
        <w:t xml:space="preserve"> termasuk ke dalam algoritma pembelajaran bayes.</w:t>
      </w:r>
      <w:proofErr w:type="gramEnd"/>
      <w:r w:rsidRPr="00792A9A">
        <w:rPr>
          <w:sz w:val="20"/>
        </w:rPr>
        <w:t xml:space="preserve"> </w:t>
      </w:r>
      <w:proofErr w:type="gramStart"/>
      <w:r w:rsidRPr="00792A9A">
        <w:rPr>
          <w:sz w:val="20"/>
        </w:rPr>
        <w:t xml:space="preserve">Algoritma  </w:t>
      </w:r>
      <w:r>
        <w:rPr>
          <w:sz w:val="20"/>
        </w:rPr>
        <w:t>pembelajaran</w:t>
      </w:r>
      <w:proofErr w:type="gramEnd"/>
      <w:r>
        <w:rPr>
          <w:sz w:val="20"/>
        </w:rPr>
        <w:t xml:space="preserve">  bayes  menghitung </w:t>
      </w:r>
      <w:r w:rsidRPr="00792A9A">
        <w:rPr>
          <w:sz w:val="20"/>
        </w:rPr>
        <w:t xml:space="preserve">probabilitas eksplisit untuk menggambarkan hipotesa yang dicari. Suatu data pada </w:t>
      </w:r>
      <w:r w:rsidRPr="00792A9A">
        <w:rPr>
          <w:i/>
          <w:sz w:val="20"/>
        </w:rPr>
        <w:t>naïve  bayes  classifier</w:t>
      </w:r>
      <w:r w:rsidRPr="00792A9A">
        <w:rPr>
          <w:sz w:val="20"/>
        </w:rPr>
        <w:t xml:space="preserve"> direpresentasikan dengan  konjungsi  dari  nilai-nilai  atribut dan  sebuah  fungsi  target  f(x)  yang  dapat memiliki  nilai  apapun  dari  himpunan  set domain  V (Dumais  et  al.,  2002). Sistem dilatih  menggunakan  data  latih  lengkap berupa  pasangan  nilai-nilai  atribut  dan nilai target kemudian sistem akan diberikan  sebuah  data  baru  dalam  bentuk &lt;a1,a2,a3,…an&gt;  dan  sistem  diberi  tugas untuk  menebak  nilai  fungsi  target  dari data tersebut (Mitchell, 1997).</w:t>
      </w:r>
    </w:p>
    <w:p w14:paraId="742FE41F" w14:textId="77777777" w:rsidR="00792A9A" w:rsidRPr="00494D5A" w:rsidRDefault="00792A9A" w:rsidP="00897E88">
      <w:pPr>
        <w:pStyle w:val="ListParagraph"/>
        <w:tabs>
          <w:tab w:val="left" w:pos="0"/>
        </w:tabs>
        <w:spacing w:after="120" w:line="19" w:lineRule="atLeast"/>
        <w:ind w:left="284"/>
        <w:jc w:val="both"/>
        <w:rPr>
          <w:sz w:val="20"/>
        </w:rPr>
      </w:pPr>
    </w:p>
    <w:p w14:paraId="306BABE8" w14:textId="77777777" w:rsidR="00DF484D" w:rsidRDefault="00DF484D" w:rsidP="009B3DE6">
      <w:pPr>
        <w:pStyle w:val="Heading1"/>
        <w:spacing w:before="0" w:after="120" w:line="19" w:lineRule="atLeast"/>
      </w:pPr>
      <w:r>
        <w:t>Hasil dan Pembahasan</w:t>
      </w:r>
    </w:p>
    <w:p w14:paraId="2DAEB781" w14:textId="0478866E" w:rsidR="00DF484D" w:rsidRDefault="00897E88" w:rsidP="009B3DE6">
      <w:pPr>
        <w:spacing w:after="120" w:line="19" w:lineRule="atLeast"/>
        <w:ind w:firstLine="202"/>
        <w:jc w:val="both"/>
      </w:pPr>
      <w:proofErr w:type="gramStart"/>
      <w:r w:rsidRPr="00897E88">
        <w:t>Penelitian tentang deteksi konten negatif khususnya konten pornografi sudah pernah dilakukan dan dikembangkan sebelumnya.</w:t>
      </w:r>
      <w:proofErr w:type="gramEnd"/>
      <w:r w:rsidRPr="00897E88">
        <w:t xml:space="preserve"> </w:t>
      </w:r>
      <w:proofErr w:type="gramStart"/>
      <w:r w:rsidRPr="00897E88">
        <w:t>Salah satunya oleh Rendra Mahardika dari Universitas Sumatra Utara dengan judul "Identifikasi Konten Pornografi Berbahasa Indonesia Menggunakan Algoritma Support Vector Machine (SVM)".</w:t>
      </w:r>
      <w:proofErr w:type="gramEnd"/>
      <w:r w:rsidRPr="00897E88">
        <w:t xml:space="preserve"> </w:t>
      </w:r>
      <w:proofErr w:type="gramStart"/>
      <w:r w:rsidRPr="00897E88">
        <w:t>Pada penelitian tersebut Rendra Mahardika membuat aplikasi menggunakan pyton 3.7.0 dan algoritma Support Vector Machine dalam pembuatanya.</w:t>
      </w:r>
      <w:proofErr w:type="gramEnd"/>
    </w:p>
    <w:p w14:paraId="40DF8265" w14:textId="1AEBA612" w:rsidR="00897E88" w:rsidRDefault="00897E88" w:rsidP="00897E88">
      <w:pPr>
        <w:spacing w:after="120" w:line="19" w:lineRule="atLeast"/>
        <w:ind w:firstLine="202"/>
        <w:jc w:val="both"/>
        <w:rPr>
          <w:lang w:val="id-ID"/>
        </w:rPr>
      </w:pPr>
      <w:r w:rsidRPr="00897E88">
        <w:rPr>
          <w:lang w:val="id-ID"/>
        </w:rPr>
        <w:t>Pada penelitian yang dilakukan Rendra Mahardika batasan ruang lingkup permasalahan yang diteliti adalah :</w:t>
      </w:r>
    </w:p>
    <w:p w14:paraId="4628B4B0" w14:textId="3DC250BF" w:rsidR="00897E88" w:rsidRPr="00897E88" w:rsidRDefault="00897E88" w:rsidP="00281401">
      <w:pPr>
        <w:pStyle w:val="ListParagraph"/>
        <w:numPr>
          <w:ilvl w:val="0"/>
          <w:numId w:val="5"/>
        </w:numPr>
        <w:spacing w:after="120" w:line="19" w:lineRule="atLeast"/>
        <w:ind w:left="284" w:hanging="284"/>
        <w:jc w:val="both"/>
        <w:rPr>
          <w:sz w:val="20"/>
          <w:lang w:val="id-ID"/>
        </w:rPr>
      </w:pPr>
      <w:r w:rsidRPr="00897E88">
        <w:rPr>
          <w:sz w:val="20"/>
          <w:lang w:val="id-ID"/>
        </w:rPr>
        <w:t>Data latih dan data uji merupakan teks dari isi laman web berbahasa Indonesia.</w:t>
      </w:r>
      <w:r w:rsidRPr="00897E88">
        <w:rPr>
          <w:lang w:val="id-ID"/>
        </w:rPr>
        <w:t xml:space="preserve"> </w:t>
      </w:r>
    </w:p>
    <w:p w14:paraId="62A07A17" w14:textId="1583DD67" w:rsidR="00897E88" w:rsidRDefault="00897E88" w:rsidP="00281401">
      <w:pPr>
        <w:pStyle w:val="ListParagraph"/>
        <w:numPr>
          <w:ilvl w:val="0"/>
          <w:numId w:val="5"/>
        </w:numPr>
        <w:spacing w:after="120" w:line="19" w:lineRule="atLeast"/>
        <w:ind w:left="284" w:hanging="284"/>
        <w:jc w:val="both"/>
        <w:rPr>
          <w:sz w:val="20"/>
          <w:lang w:val="id-ID"/>
        </w:rPr>
      </w:pPr>
      <w:r w:rsidRPr="00897E88">
        <w:rPr>
          <w:sz w:val="20"/>
          <w:lang w:val="id-ID"/>
        </w:rPr>
        <w:lastRenderedPageBreak/>
        <w:t>Identifikasi ditujukan terhadap laman web yang dinilai sebagai konten pornografi.</w:t>
      </w:r>
    </w:p>
    <w:p w14:paraId="7ED17422" w14:textId="39F81E8A" w:rsidR="00897E88" w:rsidRDefault="00897E88" w:rsidP="00281401">
      <w:pPr>
        <w:pStyle w:val="ListParagraph"/>
        <w:numPr>
          <w:ilvl w:val="0"/>
          <w:numId w:val="5"/>
        </w:numPr>
        <w:spacing w:after="120" w:line="19" w:lineRule="atLeast"/>
        <w:ind w:left="284" w:hanging="284"/>
        <w:jc w:val="both"/>
        <w:rPr>
          <w:sz w:val="20"/>
          <w:lang w:val="id-ID"/>
        </w:rPr>
      </w:pPr>
      <w:r w:rsidRPr="00897E88">
        <w:rPr>
          <w:sz w:val="20"/>
          <w:lang w:val="id-ID"/>
        </w:rPr>
        <w:t>Konten pornografi yang akan diidentifikasi adalah konten yang berbentuk cerita</w:t>
      </w:r>
      <w:r>
        <w:rPr>
          <w:sz w:val="20"/>
        </w:rPr>
        <w:t xml:space="preserve"> </w:t>
      </w:r>
      <w:r w:rsidRPr="00897E88">
        <w:rPr>
          <w:sz w:val="20"/>
          <w:lang w:val="id-ID"/>
        </w:rPr>
        <w:t>pornografi.</w:t>
      </w:r>
    </w:p>
    <w:p w14:paraId="1EC9E7EE" w14:textId="11CDC3E2" w:rsidR="00897E88" w:rsidRDefault="00897E88" w:rsidP="00281401">
      <w:pPr>
        <w:pStyle w:val="ListParagraph"/>
        <w:numPr>
          <w:ilvl w:val="0"/>
          <w:numId w:val="5"/>
        </w:numPr>
        <w:spacing w:after="120" w:line="19" w:lineRule="atLeast"/>
        <w:ind w:left="284" w:hanging="284"/>
        <w:jc w:val="both"/>
        <w:rPr>
          <w:sz w:val="20"/>
          <w:lang w:val="id-ID"/>
        </w:rPr>
      </w:pPr>
      <w:r w:rsidRPr="00897E88">
        <w:rPr>
          <w:sz w:val="20"/>
          <w:lang w:val="id-ID"/>
        </w:rPr>
        <w:t>Identifikasi tidak dapat dilakukan pada kesalahan penulisan kata yang bercampur</w:t>
      </w:r>
      <w:r>
        <w:rPr>
          <w:sz w:val="20"/>
        </w:rPr>
        <w:t xml:space="preserve"> </w:t>
      </w:r>
      <w:r w:rsidRPr="00897E88">
        <w:rPr>
          <w:sz w:val="20"/>
          <w:lang w:val="id-ID"/>
        </w:rPr>
        <w:t>dengan karakter angka maupun tanda baca.</w:t>
      </w:r>
    </w:p>
    <w:p w14:paraId="1DE07CBC" w14:textId="44EF8D31" w:rsidR="00897E88" w:rsidRDefault="00897E88" w:rsidP="00897E88">
      <w:pPr>
        <w:spacing w:after="120" w:line="19" w:lineRule="atLeast"/>
        <w:ind w:firstLine="202"/>
        <w:jc w:val="both"/>
        <w:rPr>
          <w:lang w:val="id-ID"/>
        </w:rPr>
      </w:pPr>
      <w:r w:rsidRPr="00897E88">
        <w:rPr>
          <w:lang w:val="id-ID"/>
        </w:rPr>
        <w:t>Adapun kesimpulan dalam penelitian yang dilakukan Rendra Mahardika dari sisi saya sebagai peneliti selanjutnya:</w:t>
      </w:r>
    </w:p>
    <w:p w14:paraId="35085B6E" w14:textId="40C154C4" w:rsidR="00897E88" w:rsidRPr="00117E94" w:rsidRDefault="00117E94" w:rsidP="00281401">
      <w:pPr>
        <w:pStyle w:val="ListParagraph"/>
        <w:numPr>
          <w:ilvl w:val="0"/>
          <w:numId w:val="6"/>
        </w:numPr>
        <w:spacing w:after="120" w:line="19" w:lineRule="atLeast"/>
        <w:ind w:left="284" w:hanging="284"/>
        <w:jc w:val="both"/>
        <w:rPr>
          <w:sz w:val="20"/>
        </w:rPr>
      </w:pPr>
      <w:r w:rsidRPr="00117E94">
        <w:rPr>
          <w:sz w:val="20"/>
        </w:rPr>
        <w:t>Aplikasi yang dibuat menggunakan bahasa pemograman Pyton.</w:t>
      </w:r>
    </w:p>
    <w:p w14:paraId="5C0B4A02" w14:textId="6ABDF5CD" w:rsidR="00117E94" w:rsidRPr="00117E94" w:rsidRDefault="00117E94" w:rsidP="00281401">
      <w:pPr>
        <w:pStyle w:val="ListParagraph"/>
        <w:numPr>
          <w:ilvl w:val="0"/>
          <w:numId w:val="6"/>
        </w:numPr>
        <w:spacing w:after="120" w:line="19" w:lineRule="atLeast"/>
        <w:ind w:left="284" w:hanging="284"/>
        <w:jc w:val="both"/>
        <w:rPr>
          <w:sz w:val="20"/>
        </w:rPr>
      </w:pPr>
      <w:r w:rsidRPr="00117E94">
        <w:rPr>
          <w:sz w:val="20"/>
        </w:rPr>
        <w:t xml:space="preserve">Aplikasi yang dibuat menggunakan </w:t>
      </w:r>
      <w:proofErr w:type="gramStart"/>
      <w:r w:rsidRPr="00117E94">
        <w:rPr>
          <w:sz w:val="20"/>
        </w:rPr>
        <w:t>algoritma  Support</w:t>
      </w:r>
      <w:proofErr w:type="gramEnd"/>
      <w:r w:rsidRPr="00117E94">
        <w:rPr>
          <w:sz w:val="20"/>
        </w:rPr>
        <w:t xml:space="preserve"> Vector Machine.</w:t>
      </w:r>
    </w:p>
    <w:p w14:paraId="396A7FB9" w14:textId="346CE977" w:rsidR="00117E94" w:rsidRPr="00117E94" w:rsidRDefault="00117E94" w:rsidP="00281401">
      <w:pPr>
        <w:pStyle w:val="ListParagraph"/>
        <w:numPr>
          <w:ilvl w:val="0"/>
          <w:numId w:val="6"/>
        </w:numPr>
        <w:spacing w:after="120" w:line="19" w:lineRule="atLeast"/>
        <w:ind w:left="284" w:hanging="284"/>
        <w:jc w:val="both"/>
        <w:rPr>
          <w:sz w:val="20"/>
        </w:rPr>
      </w:pPr>
      <w:r w:rsidRPr="00117E94">
        <w:rPr>
          <w:sz w:val="20"/>
        </w:rPr>
        <w:t>Proses pengambilan data latih dan data uji dilakukan diluar sistem yang dibuat dengan mengemas data ke dalam dataset terlebih dahulu.</w:t>
      </w:r>
    </w:p>
    <w:p w14:paraId="05C4107F" w14:textId="77777777" w:rsidR="002A008A" w:rsidRDefault="00117E94" w:rsidP="00281401">
      <w:pPr>
        <w:pStyle w:val="ListParagraph"/>
        <w:numPr>
          <w:ilvl w:val="0"/>
          <w:numId w:val="6"/>
        </w:numPr>
        <w:ind w:left="284" w:hanging="284"/>
        <w:rPr>
          <w:sz w:val="20"/>
        </w:rPr>
      </w:pPr>
      <w:r w:rsidRPr="00117E94">
        <w:rPr>
          <w:sz w:val="20"/>
        </w:rPr>
        <w:t>Perancangan sistem utama yang dibuat terdiri dari halaman halaman pengujian dan halaman hasil pengujian</w:t>
      </w:r>
    </w:p>
    <w:p w14:paraId="50447ADB" w14:textId="55D22A78" w:rsidR="002A008A" w:rsidRDefault="002A008A" w:rsidP="002A008A">
      <w:pPr>
        <w:pStyle w:val="ListParagraph"/>
        <w:ind w:left="284"/>
        <w:rPr>
          <w:sz w:val="20"/>
        </w:rPr>
      </w:pPr>
    </w:p>
    <w:p w14:paraId="115F8C62" w14:textId="74CE5312" w:rsidR="002A008A" w:rsidRDefault="002A008A" w:rsidP="002A008A">
      <w:pPr>
        <w:pStyle w:val="ListParagraph"/>
        <w:ind w:left="0" w:firstLine="202"/>
        <w:rPr>
          <w:sz w:val="20"/>
        </w:rPr>
      </w:pPr>
      <w:r>
        <w:rPr>
          <w:sz w:val="20"/>
        </w:rPr>
        <w:t xml:space="preserve">Alur proses implementasi </w:t>
      </w:r>
      <w:r w:rsidR="00117E94" w:rsidRPr="00117E94">
        <w:rPr>
          <w:sz w:val="20"/>
        </w:rPr>
        <w:t>.</w:t>
      </w:r>
      <w:r>
        <w:rPr>
          <w:sz w:val="20"/>
        </w:rPr>
        <w:t xml:space="preserve">dalam Aplikasi Pendeteksi Konten Pornografi terdiri dari beberapa proses </w:t>
      </w:r>
      <w:proofErr w:type="gramStart"/>
      <w:r>
        <w:rPr>
          <w:sz w:val="20"/>
        </w:rPr>
        <w:t>yaitu :</w:t>
      </w:r>
      <w:proofErr w:type="gramEnd"/>
    </w:p>
    <w:p w14:paraId="2A55DA7E" w14:textId="2853D8DD" w:rsidR="002A008A" w:rsidRDefault="002A008A" w:rsidP="002A008A">
      <w:pPr>
        <w:pStyle w:val="ListParagraph"/>
        <w:ind w:left="0" w:firstLine="202"/>
        <w:rPr>
          <w:sz w:val="20"/>
        </w:rPr>
      </w:pPr>
    </w:p>
    <w:p w14:paraId="725E680F" w14:textId="131DF443" w:rsidR="002A008A" w:rsidRDefault="002A008A" w:rsidP="00281401">
      <w:pPr>
        <w:pStyle w:val="ListParagraph"/>
        <w:numPr>
          <w:ilvl w:val="0"/>
          <w:numId w:val="7"/>
        </w:numPr>
        <w:ind w:left="284" w:hanging="284"/>
        <w:rPr>
          <w:sz w:val="20"/>
        </w:rPr>
      </w:pPr>
      <w:r>
        <w:rPr>
          <w:sz w:val="20"/>
        </w:rPr>
        <w:t>Proses Pengambilan data</w:t>
      </w:r>
    </w:p>
    <w:p w14:paraId="7F305AEB" w14:textId="03708F28" w:rsidR="002A008A" w:rsidRDefault="002A008A" w:rsidP="002A008A">
      <w:pPr>
        <w:pStyle w:val="ListParagraph"/>
        <w:ind w:left="284"/>
        <w:rPr>
          <w:sz w:val="20"/>
        </w:rPr>
      </w:pPr>
    </w:p>
    <w:p w14:paraId="1030B1FA" w14:textId="33E5ED20" w:rsidR="002A008A" w:rsidRDefault="002A008A" w:rsidP="002A008A">
      <w:pPr>
        <w:pStyle w:val="ListParagraph"/>
        <w:ind w:left="284"/>
        <w:jc w:val="both"/>
        <w:rPr>
          <w:sz w:val="20"/>
        </w:rPr>
      </w:pPr>
      <w:r w:rsidRPr="002A008A">
        <w:rPr>
          <w:sz w:val="20"/>
        </w:rPr>
        <w:t xml:space="preserve">Dalam proses mendapatkan data dari situs yang menjadi target pendeteksian konten pornografi, penulis menggunakan teknik scraping dalam program yang dibuat. </w:t>
      </w:r>
      <w:proofErr w:type="gramStart"/>
      <w:r w:rsidRPr="002A008A">
        <w:rPr>
          <w:sz w:val="20"/>
        </w:rPr>
        <w:t>Penulis memakai library HtmlAgilityPack 1.11.17 supaya bisa mengambil data text dari url/situs yang dituju.</w:t>
      </w:r>
      <w:proofErr w:type="gramEnd"/>
      <w:r>
        <w:rPr>
          <w:sz w:val="20"/>
        </w:rPr>
        <w:t xml:space="preserve"> </w:t>
      </w:r>
    </w:p>
    <w:p w14:paraId="7455C4A6" w14:textId="77777777" w:rsidR="002A008A" w:rsidRDefault="002A008A" w:rsidP="002A008A">
      <w:pPr>
        <w:pStyle w:val="ListParagraph"/>
        <w:ind w:left="284"/>
        <w:rPr>
          <w:sz w:val="20"/>
        </w:rPr>
      </w:pPr>
    </w:p>
    <w:p w14:paraId="06D0F5CD" w14:textId="28D404C4" w:rsidR="002A008A" w:rsidRDefault="002A008A" w:rsidP="00281401">
      <w:pPr>
        <w:pStyle w:val="ListParagraph"/>
        <w:numPr>
          <w:ilvl w:val="0"/>
          <w:numId w:val="7"/>
        </w:numPr>
        <w:ind w:left="284" w:hanging="284"/>
        <w:rPr>
          <w:sz w:val="20"/>
        </w:rPr>
      </w:pPr>
      <w:r>
        <w:rPr>
          <w:sz w:val="20"/>
        </w:rPr>
        <w:t>Proses Pembersihan Data</w:t>
      </w:r>
    </w:p>
    <w:p w14:paraId="68C7A5B2" w14:textId="787616B5" w:rsidR="002A008A" w:rsidRDefault="002A008A" w:rsidP="002A008A">
      <w:pPr>
        <w:pStyle w:val="ListParagraph"/>
        <w:ind w:left="284"/>
        <w:rPr>
          <w:sz w:val="20"/>
        </w:rPr>
      </w:pPr>
    </w:p>
    <w:p w14:paraId="655210EB" w14:textId="0AF4F1A8" w:rsidR="002A008A" w:rsidRDefault="002A008A" w:rsidP="002A008A">
      <w:pPr>
        <w:pStyle w:val="ListParagraph"/>
        <w:ind w:left="284"/>
        <w:jc w:val="both"/>
        <w:rPr>
          <w:sz w:val="20"/>
        </w:rPr>
      </w:pPr>
      <w:r w:rsidRPr="002A008A">
        <w:rPr>
          <w:sz w:val="20"/>
        </w:rPr>
        <w:t xml:space="preserve">Dalam proses pembersihan data yang telah diambil dari situs yang dituju, data </w:t>
      </w:r>
      <w:proofErr w:type="gramStart"/>
      <w:r w:rsidRPr="002A008A">
        <w:rPr>
          <w:sz w:val="20"/>
        </w:rPr>
        <w:t>akan</w:t>
      </w:r>
      <w:proofErr w:type="gramEnd"/>
      <w:r w:rsidRPr="002A008A">
        <w:rPr>
          <w:sz w:val="20"/>
        </w:rPr>
        <w:t xml:space="preserve"> melewati beberapa proses sampai data itu bersih dan dapat disimpan di database. </w:t>
      </w:r>
      <w:proofErr w:type="gramStart"/>
      <w:r w:rsidRPr="002A008A">
        <w:rPr>
          <w:sz w:val="20"/>
        </w:rPr>
        <w:t>Diantaranya :</w:t>
      </w:r>
      <w:proofErr w:type="gramEnd"/>
    </w:p>
    <w:p w14:paraId="71E76FC1" w14:textId="79AB9D63" w:rsidR="002A008A" w:rsidRDefault="002A008A" w:rsidP="002A008A">
      <w:pPr>
        <w:pStyle w:val="ListParagraph"/>
        <w:ind w:left="284"/>
        <w:rPr>
          <w:sz w:val="20"/>
        </w:rPr>
      </w:pPr>
    </w:p>
    <w:p w14:paraId="3E22E18A" w14:textId="488250C1" w:rsidR="002A008A" w:rsidRDefault="002A008A" w:rsidP="00281401">
      <w:pPr>
        <w:pStyle w:val="ListParagraph"/>
        <w:numPr>
          <w:ilvl w:val="0"/>
          <w:numId w:val="8"/>
        </w:numPr>
        <w:rPr>
          <w:sz w:val="20"/>
        </w:rPr>
      </w:pPr>
      <w:r w:rsidRPr="002A008A">
        <w:rPr>
          <w:sz w:val="20"/>
        </w:rPr>
        <w:t>Proses Tokenization</w:t>
      </w:r>
    </w:p>
    <w:p w14:paraId="4A60D0EF" w14:textId="0FA6829C" w:rsidR="002A008A" w:rsidRDefault="002A008A" w:rsidP="002A008A">
      <w:pPr>
        <w:ind w:left="644"/>
      </w:pPr>
    </w:p>
    <w:p w14:paraId="01ED5917" w14:textId="19718DE5" w:rsidR="002A008A" w:rsidRDefault="002A008A" w:rsidP="002A008A">
      <w:pPr>
        <w:ind w:left="644"/>
        <w:jc w:val="both"/>
      </w:pPr>
      <w:r w:rsidRPr="002A008A">
        <w:t xml:space="preserve">Dalam proses ini </w:t>
      </w:r>
      <w:proofErr w:type="gramStart"/>
      <w:r w:rsidRPr="002A008A">
        <w:t>akan</w:t>
      </w:r>
      <w:proofErr w:type="gramEnd"/>
      <w:r w:rsidRPr="002A008A">
        <w:t xml:space="preserve"> dihilangkan semua karakter kecuali huruf dalam data, dan hanya akan menyisakan kumpulan kata yang dipisahkan oleh karakter spasi saja. </w:t>
      </w:r>
      <w:proofErr w:type="gramStart"/>
      <w:r w:rsidRPr="002A008A">
        <w:t>Penulis menggunakan fungsi Regex yang sudah tersedia dalam framework .net core.</w:t>
      </w:r>
      <w:proofErr w:type="gramEnd"/>
    </w:p>
    <w:p w14:paraId="6D5567DB" w14:textId="77777777" w:rsidR="002A008A" w:rsidRPr="002A008A" w:rsidRDefault="002A008A" w:rsidP="002A008A">
      <w:pPr>
        <w:ind w:left="606"/>
      </w:pPr>
    </w:p>
    <w:p w14:paraId="1F5118B3" w14:textId="52F1ACB6" w:rsidR="002A008A" w:rsidRDefault="002A008A" w:rsidP="00281401">
      <w:pPr>
        <w:pStyle w:val="ListParagraph"/>
        <w:numPr>
          <w:ilvl w:val="0"/>
          <w:numId w:val="8"/>
        </w:numPr>
        <w:rPr>
          <w:sz w:val="20"/>
        </w:rPr>
      </w:pPr>
      <w:r w:rsidRPr="002A008A">
        <w:rPr>
          <w:sz w:val="20"/>
        </w:rPr>
        <w:t>Proses Transformasi Text ke List.</w:t>
      </w:r>
    </w:p>
    <w:p w14:paraId="1C7BA9AC" w14:textId="79E38B88" w:rsidR="002A008A" w:rsidRDefault="002A008A" w:rsidP="002A008A">
      <w:pPr>
        <w:pStyle w:val="ListParagraph"/>
        <w:ind w:left="644"/>
        <w:rPr>
          <w:sz w:val="20"/>
        </w:rPr>
      </w:pPr>
    </w:p>
    <w:p w14:paraId="296CD6DF" w14:textId="3FBE97D0" w:rsidR="002A008A" w:rsidRDefault="002A008A" w:rsidP="002A008A">
      <w:pPr>
        <w:pStyle w:val="ListParagraph"/>
        <w:ind w:left="644"/>
        <w:jc w:val="both"/>
        <w:rPr>
          <w:sz w:val="20"/>
        </w:rPr>
      </w:pPr>
      <w:r w:rsidRPr="002A008A">
        <w:rPr>
          <w:sz w:val="20"/>
        </w:rPr>
        <w:t xml:space="preserve">Dalam proses ini sekumpulan kata </w:t>
      </w:r>
      <w:proofErr w:type="gramStart"/>
      <w:r w:rsidRPr="002A008A">
        <w:rPr>
          <w:sz w:val="20"/>
        </w:rPr>
        <w:t>akan</w:t>
      </w:r>
      <w:proofErr w:type="gramEnd"/>
      <w:r w:rsidRPr="002A008A">
        <w:rPr>
          <w:sz w:val="20"/>
        </w:rPr>
        <w:t xml:space="preserve"> diubah bentuknya kedalam bentuk list string menggunakan teknik split dengan menggukan karakter spasi </w:t>
      </w:r>
      <w:r w:rsidRPr="002A008A">
        <w:rPr>
          <w:sz w:val="20"/>
        </w:rPr>
        <w:lastRenderedPageBreak/>
        <w:t>sebagai pemisah, lalu dilakukan proses looping untuk memasukan setiap kata ke dalam list string.</w:t>
      </w:r>
    </w:p>
    <w:p w14:paraId="2F85CBFA" w14:textId="77777777" w:rsidR="002A008A" w:rsidRDefault="002A008A" w:rsidP="002A008A">
      <w:pPr>
        <w:pStyle w:val="ListParagraph"/>
        <w:ind w:left="644"/>
        <w:rPr>
          <w:sz w:val="20"/>
        </w:rPr>
      </w:pPr>
    </w:p>
    <w:p w14:paraId="2627D441" w14:textId="753D53CB" w:rsidR="002A008A" w:rsidRDefault="002A008A" w:rsidP="00281401">
      <w:pPr>
        <w:pStyle w:val="ListParagraph"/>
        <w:numPr>
          <w:ilvl w:val="0"/>
          <w:numId w:val="8"/>
        </w:numPr>
        <w:rPr>
          <w:sz w:val="20"/>
        </w:rPr>
      </w:pPr>
      <w:r w:rsidRPr="002A008A">
        <w:rPr>
          <w:sz w:val="20"/>
        </w:rPr>
        <w:t>Proses Firlter Data Berdasarkan Panjangnya.</w:t>
      </w:r>
    </w:p>
    <w:p w14:paraId="4CC47F3E" w14:textId="049E5ABF" w:rsidR="002A008A" w:rsidRDefault="002A008A" w:rsidP="002A008A">
      <w:pPr>
        <w:ind w:left="606"/>
      </w:pPr>
    </w:p>
    <w:p w14:paraId="4A0BFB92" w14:textId="03A8BD3E" w:rsidR="002A008A" w:rsidRDefault="002A008A" w:rsidP="002A008A">
      <w:pPr>
        <w:ind w:left="606"/>
        <w:jc w:val="both"/>
      </w:pPr>
      <w:r w:rsidRPr="002A008A">
        <w:t xml:space="preserve">Dalam proses ini data yang sudah menjadi list </w:t>
      </w:r>
      <w:proofErr w:type="gramStart"/>
      <w:r w:rsidRPr="002A008A">
        <w:t>akan</w:t>
      </w:r>
      <w:proofErr w:type="gramEnd"/>
      <w:r w:rsidRPr="002A008A">
        <w:t xml:space="preserve"> diproses looping kembali dan dilakukan pemisahan kata berdasarkan panjangnya.</w:t>
      </w:r>
    </w:p>
    <w:p w14:paraId="6588A688" w14:textId="77777777" w:rsidR="002A008A" w:rsidRPr="002A008A" w:rsidRDefault="002A008A" w:rsidP="002A008A">
      <w:pPr>
        <w:ind w:left="606"/>
      </w:pPr>
    </w:p>
    <w:p w14:paraId="700873DB" w14:textId="52880AAE" w:rsidR="002A008A" w:rsidRDefault="002A008A" w:rsidP="00281401">
      <w:pPr>
        <w:pStyle w:val="ListParagraph"/>
        <w:numPr>
          <w:ilvl w:val="0"/>
          <w:numId w:val="8"/>
        </w:numPr>
        <w:rPr>
          <w:sz w:val="20"/>
        </w:rPr>
      </w:pPr>
      <w:r w:rsidRPr="002A008A">
        <w:rPr>
          <w:sz w:val="20"/>
        </w:rPr>
        <w:t>Proses Transformasi ke Hurup kecil.</w:t>
      </w:r>
    </w:p>
    <w:p w14:paraId="480E8E60" w14:textId="6A422C92" w:rsidR="002A008A" w:rsidRDefault="002A008A" w:rsidP="002A008A">
      <w:pPr>
        <w:ind w:left="606"/>
      </w:pPr>
    </w:p>
    <w:p w14:paraId="07B4D4DA" w14:textId="31CEE14D" w:rsidR="002A008A" w:rsidRDefault="002A008A" w:rsidP="002A008A">
      <w:pPr>
        <w:ind w:left="606"/>
        <w:jc w:val="both"/>
      </w:pPr>
      <w:r w:rsidRPr="002A008A">
        <w:t xml:space="preserve">Dalam proses ini list string </w:t>
      </w:r>
      <w:proofErr w:type="gramStart"/>
      <w:r w:rsidRPr="002A008A">
        <w:t>akan</w:t>
      </w:r>
      <w:proofErr w:type="gramEnd"/>
      <w:r w:rsidRPr="002A008A">
        <w:t xml:space="preserve"> dilakukan proses looping kembali supaya bisa menggunakan teknik replace setiap huruf besar dan akan diubah ke huruf kecil semua.</w:t>
      </w:r>
    </w:p>
    <w:p w14:paraId="3AF1E34C" w14:textId="77777777" w:rsidR="002A008A" w:rsidRPr="002A008A" w:rsidRDefault="002A008A" w:rsidP="002A008A">
      <w:pPr>
        <w:ind w:left="606"/>
      </w:pPr>
    </w:p>
    <w:p w14:paraId="38181D61" w14:textId="7D277F27" w:rsidR="002A008A" w:rsidRDefault="002A008A" w:rsidP="00281401">
      <w:pPr>
        <w:pStyle w:val="ListParagraph"/>
        <w:numPr>
          <w:ilvl w:val="0"/>
          <w:numId w:val="8"/>
        </w:numPr>
        <w:rPr>
          <w:sz w:val="20"/>
        </w:rPr>
      </w:pPr>
      <w:r w:rsidRPr="002A008A">
        <w:rPr>
          <w:sz w:val="20"/>
        </w:rPr>
        <w:t>Proses Filter Berdasarkan Dictionary Data</w:t>
      </w:r>
    </w:p>
    <w:p w14:paraId="6F45EBA2" w14:textId="2EB74DCC" w:rsidR="002A008A" w:rsidRDefault="002A008A" w:rsidP="002A008A">
      <w:pPr>
        <w:pStyle w:val="ListParagraph"/>
        <w:ind w:left="644"/>
        <w:rPr>
          <w:sz w:val="20"/>
        </w:rPr>
      </w:pPr>
    </w:p>
    <w:p w14:paraId="26F612FC" w14:textId="452D3AEC" w:rsidR="00A56186" w:rsidRPr="009B3541" w:rsidRDefault="002A008A" w:rsidP="009B3541">
      <w:pPr>
        <w:pStyle w:val="ListParagraph"/>
        <w:ind w:left="644"/>
        <w:jc w:val="both"/>
        <w:rPr>
          <w:sz w:val="20"/>
        </w:rPr>
      </w:pPr>
      <w:r w:rsidRPr="002A008A">
        <w:rPr>
          <w:sz w:val="20"/>
        </w:rPr>
        <w:t xml:space="preserve">Dalam proses ini list </w:t>
      </w:r>
      <w:proofErr w:type="gramStart"/>
      <w:r w:rsidRPr="002A008A">
        <w:rPr>
          <w:sz w:val="20"/>
        </w:rPr>
        <w:t>s</w:t>
      </w:r>
      <w:r>
        <w:rPr>
          <w:sz w:val="20"/>
        </w:rPr>
        <w:t>tring  akan</w:t>
      </w:r>
      <w:proofErr w:type="gramEnd"/>
      <w:r>
        <w:rPr>
          <w:sz w:val="20"/>
        </w:rPr>
        <w:t xml:space="preserve"> filter untuk setiap </w:t>
      </w:r>
      <w:r w:rsidRPr="002A008A">
        <w:rPr>
          <w:sz w:val="20"/>
        </w:rPr>
        <w:t>kata yang sa</w:t>
      </w:r>
      <w:r>
        <w:rPr>
          <w:sz w:val="20"/>
        </w:rPr>
        <w:t xml:space="preserve">ma dengan kata yang ada di data </w:t>
      </w:r>
      <w:r w:rsidRPr="002A008A">
        <w:rPr>
          <w:sz w:val="20"/>
        </w:rPr>
        <w:t>dictionary akan dielimin</w:t>
      </w:r>
      <w:r>
        <w:rPr>
          <w:sz w:val="20"/>
        </w:rPr>
        <w:t xml:space="preserve">asi. Proses ini hanya </w:t>
      </w:r>
      <w:r w:rsidRPr="002A008A">
        <w:rPr>
          <w:sz w:val="20"/>
        </w:rPr>
        <w:t xml:space="preserve">menggunakan </w:t>
      </w:r>
      <w:proofErr w:type="gramStart"/>
      <w:r w:rsidRPr="002A008A">
        <w:rPr>
          <w:sz w:val="20"/>
        </w:rPr>
        <w:t>teknik  if</w:t>
      </w:r>
      <w:proofErr w:type="gramEnd"/>
      <w:r w:rsidRPr="002A008A">
        <w:rPr>
          <w:sz w:val="20"/>
        </w:rPr>
        <w:t xml:space="preserve"> else  dalam proses for ecah.</w:t>
      </w:r>
    </w:p>
    <w:p w14:paraId="0A69077F" w14:textId="77777777" w:rsidR="00A56186" w:rsidRPr="002A008A" w:rsidRDefault="00A56186" w:rsidP="002A008A">
      <w:pPr>
        <w:pStyle w:val="ListParagraph"/>
        <w:ind w:left="644"/>
        <w:rPr>
          <w:sz w:val="20"/>
        </w:rPr>
      </w:pPr>
    </w:p>
    <w:p w14:paraId="672ABE31" w14:textId="5B786FDB" w:rsidR="002A008A" w:rsidRDefault="002A008A" w:rsidP="00281401">
      <w:pPr>
        <w:pStyle w:val="ListParagraph"/>
        <w:numPr>
          <w:ilvl w:val="0"/>
          <w:numId w:val="8"/>
        </w:numPr>
        <w:rPr>
          <w:sz w:val="20"/>
        </w:rPr>
      </w:pPr>
      <w:r w:rsidRPr="002A008A">
        <w:rPr>
          <w:sz w:val="20"/>
        </w:rPr>
        <w:t>Proses Stemming Data</w:t>
      </w:r>
    </w:p>
    <w:p w14:paraId="3668199A" w14:textId="7A9C7547" w:rsidR="002A008A" w:rsidRDefault="002A008A" w:rsidP="002A008A">
      <w:pPr>
        <w:pStyle w:val="ListParagraph"/>
        <w:ind w:left="644"/>
        <w:rPr>
          <w:sz w:val="20"/>
        </w:rPr>
      </w:pPr>
    </w:p>
    <w:p w14:paraId="5F4C1F86" w14:textId="4D73E45A" w:rsidR="002A008A" w:rsidRPr="002A008A" w:rsidRDefault="002A008A" w:rsidP="002A008A">
      <w:pPr>
        <w:pStyle w:val="ListParagraph"/>
        <w:ind w:left="644"/>
        <w:rPr>
          <w:sz w:val="20"/>
        </w:rPr>
      </w:pPr>
      <w:r w:rsidRPr="002A008A">
        <w:rPr>
          <w:sz w:val="20"/>
        </w:rPr>
        <w:t xml:space="preserve">Dalam proses ini setiap kata disusun berdasarkan jenis kata dan jumlah </w:t>
      </w:r>
      <w:proofErr w:type="gramStart"/>
      <w:r w:rsidRPr="002A008A">
        <w:rPr>
          <w:sz w:val="20"/>
        </w:rPr>
        <w:t>nya ,lalu</w:t>
      </w:r>
      <w:proofErr w:type="gramEnd"/>
      <w:r w:rsidRPr="002A008A">
        <w:rPr>
          <w:sz w:val="20"/>
        </w:rPr>
        <w:t xml:space="preserve"> diberi label per situs apakah positif atau negative.</w:t>
      </w:r>
    </w:p>
    <w:p w14:paraId="0C200B27" w14:textId="77777777" w:rsidR="002A008A" w:rsidRDefault="002A008A" w:rsidP="002A008A">
      <w:pPr>
        <w:pStyle w:val="ListParagraph"/>
        <w:ind w:left="644"/>
        <w:rPr>
          <w:sz w:val="20"/>
        </w:rPr>
      </w:pPr>
    </w:p>
    <w:p w14:paraId="318C7D38" w14:textId="77777777" w:rsidR="002A008A" w:rsidRDefault="002A008A" w:rsidP="002A008A">
      <w:pPr>
        <w:pStyle w:val="ListParagraph"/>
        <w:ind w:left="284"/>
        <w:rPr>
          <w:sz w:val="20"/>
        </w:rPr>
      </w:pPr>
    </w:p>
    <w:p w14:paraId="591FEF1C" w14:textId="11EDAF59" w:rsidR="002A008A" w:rsidRDefault="002A008A" w:rsidP="00281401">
      <w:pPr>
        <w:pStyle w:val="ListParagraph"/>
        <w:numPr>
          <w:ilvl w:val="0"/>
          <w:numId w:val="7"/>
        </w:numPr>
        <w:ind w:left="284" w:hanging="284"/>
        <w:rPr>
          <w:sz w:val="20"/>
        </w:rPr>
      </w:pPr>
      <w:r>
        <w:rPr>
          <w:sz w:val="20"/>
        </w:rPr>
        <w:t>Proses Klasifikasi</w:t>
      </w:r>
    </w:p>
    <w:p w14:paraId="666CB4B5" w14:textId="74E11A54" w:rsidR="000C0788" w:rsidRDefault="000C0788" w:rsidP="000C0788">
      <w:pPr>
        <w:pStyle w:val="ListParagraph"/>
        <w:ind w:left="284"/>
        <w:rPr>
          <w:sz w:val="20"/>
        </w:rPr>
      </w:pPr>
    </w:p>
    <w:p w14:paraId="7ABC118E" w14:textId="51748E45" w:rsidR="000C0788" w:rsidRDefault="000C0788" w:rsidP="000C0788">
      <w:pPr>
        <w:pStyle w:val="ListParagraph"/>
        <w:ind w:left="284"/>
        <w:jc w:val="both"/>
        <w:rPr>
          <w:sz w:val="20"/>
        </w:rPr>
      </w:pPr>
      <w:r w:rsidRPr="000C0788">
        <w:rPr>
          <w:sz w:val="20"/>
        </w:rPr>
        <w:t xml:space="preserve">Dalam proses kklasifikasi apakah suatu situs terdeteksi mengandung konten pornografi atau tidak, penulis menggunakan algoritma naive bayes dalam proses ini. Rumus atau persamaan yang digunakan adalah sebagai </w:t>
      </w:r>
      <w:proofErr w:type="gramStart"/>
      <w:r w:rsidRPr="000C0788">
        <w:rPr>
          <w:sz w:val="20"/>
        </w:rPr>
        <w:t>berikut :</w:t>
      </w:r>
      <w:proofErr w:type="gramEnd"/>
    </w:p>
    <w:p w14:paraId="49B953BC" w14:textId="19302BF1" w:rsidR="000C0788" w:rsidRDefault="000C0788" w:rsidP="000C0788">
      <w:pPr>
        <w:pStyle w:val="ListParagraph"/>
        <w:ind w:left="284"/>
        <w:jc w:val="both"/>
        <w:rPr>
          <w:sz w:val="20"/>
        </w:rPr>
      </w:pPr>
      <w:r>
        <w:rPr>
          <w:noProof/>
        </w:rPr>
        <w:drawing>
          <wp:anchor distT="0" distB="0" distL="114300" distR="114300" simplePos="0" relativeHeight="251658240" behindDoc="0" locked="0" layoutInCell="1" allowOverlap="1" wp14:anchorId="7AFEDC44" wp14:editId="6031475A">
            <wp:simplePos x="0" y="0"/>
            <wp:positionH relativeFrom="column">
              <wp:posOffset>616585</wp:posOffset>
            </wp:positionH>
            <wp:positionV relativeFrom="paragraph">
              <wp:posOffset>154305</wp:posOffset>
            </wp:positionV>
            <wp:extent cx="1905000" cy="4762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905000" cy="476250"/>
                    </a:xfrm>
                    <a:prstGeom prst="rect">
                      <a:avLst/>
                    </a:prstGeom>
                  </pic:spPr>
                </pic:pic>
              </a:graphicData>
            </a:graphic>
          </wp:anchor>
        </w:drawing>
      </w:r>
    </w:p>
    <w:p w14:paraId="27E0D892" w14:textId="474ABC8C" w:rsidR="000C0788" w:rsidRDefault="000C0788" w:rsidP="000C0788">
      <w:pPr>
        <w:pStyle w:val="ListParagraph"/>
        <w:ind w:left="284"/>
        <w:jc w:val="both"/>
        <w:rPr>
          <w:sz w:val="20"/>
        </w:rPr>
      </w:pPr>
    </w:p>
    <w:p w14:paraId="47048B28" w14:textId="574D7B55" w:rsidR="000C0788" w:rsidRPr="000C0788" w:rsidRDefault="000C0788" w:rsidP="000C0788">
      <w:pPr>
        <w:pStyle w:val="ListParagraph"/>
        <w:ind w:left="284"/>
        <w:rPr>
          <w:sz w:val="20"/>
        </w:rPr>
      </w:pPr>
      <w:proofErr w:type="gramStart"/>
      <w:r w:rsidRPr="000C0788">
        <w:rPr>
          <w:sz w:val="20"/>
        </w:rPr>
        <w:t>Dengan :</w:t>
      </w:r>
      <w:proofErr w:type="gramEnd"/>
      <w:r w:rsidRPr="000C0788">
        <w:rPr>
          <w:sz w:val="20"/>
        </w:rPr>
        <w:t xml:space="preserve">  </w:t>
      </w:r>
      <w:r>
        <w:rPr>
          <w:sz w:val="20"/>
        </w:rPr>
        <w:tab/>
      </w:r>
      <w:r w:rsidRPr="000C0788">
        <w:rPr>
          <w:sz w:val="20"/>
        </w:rPr>
        <w:t xml:space="preserve">wk </w:t>
      </w:r>
      <w:r>
        <w:rPr>
          <w:sz w:val="20"/>
        </w:rPr>
        <w:tab/>
      </w:r>
      <w:r w:rsidRPr="000C0788">
        <w:rPr>
          <w:sz w:val="20"/>
        </w:rPr>
        <w:t xml:space="preserve">= </w:t>
      </w:r>
      <w:r>
        <w:rPr>
          <w:sz w:val="20"/>
        </w:rPr>
        <w:t xml:space="preserve"> </w:t>
      </w:r>
      <w:r w:rsidRPr="000C0788">
        <w:rPr>
          <w:sz w:val="20"/>
        </w:rPr>
        <w:t>Kelas /label .</w:t>
      </w:r>
    </w:p>
    <w:p w14:paraId="145B4A56" w14:textId="22E76B54" w:rsidR="000C0788" w:rsidRPr="000C0788" w:rsidRDefault="000C0788" w:rsidP="000C0788">
      <w:pPr>
        <w:pStyle w:val="ListParagraph"/>
        <w:ind w:left="284"/>
        <w:rPr>
          <w:sz w:val="20"/>
        </w:rPr>
      </w:pPr>
      <w:r w:rsidRPr="000C0788">
        <w:rPr>
          <w:sz w:val="20"/>
        </w:rPr>
        <w:tab/>
        <w:t xml:space="preserve">    </w:t>
      </w:r>
      <w:r>
        <w:rPr>
          <w:sz w:val="20"/>
        </w:rPr>
        <w:tab/>
      </w:r>
      <w:r>
        <w:rPr>
          <w:sz w:val="20"/>
        </w:rPr>
        <w:tab/>
      </w:r>
      <w:r>
        <w:rPr>
          <w:sz w:val="20"/>
        </w:rPr>
        <w:tab/>
      </w:r>
      <w:r>
        <w:rPr>
          <w:sz w:val="20"/>
        </w:rPr>
        <w:tab/>
      </w:r>
      <w:proofErr w:type="gramStart"/>
      <w:r w:rsidRPr="000C0788">
        <w:rPr>
          <w:sz w:val="20"/>
        </w:rPr>
        <w:t>vj</w:t>
      </w:r>
      <w:proofErr w:type="gramEnd"/>
      <w:r w:rsidRPr="000C0788">
        <w:rPr>
          <w:sz w:val="20"/>
        </w:rPr>
        <w:t xml:space="preserve">  </w:t>
      </w:r>
      <w:r>
        <w:rPr>
          <w:sz w:val="20"/>
        </w:rPr>
        <w:tab/>
      </w:r>
      <w:r w:rsidRPr="000C0788">
        <w:rPr>
          <w:sz w:val="20"/>
        </w:rPr>
        <w:t xml:space="preserve">= </w:t>
      </w:r>
      <w:r>
        <w:rPr>
          <w:sz w:val="20"/>
        </w:rPr>
        <w:t xml:space="preserve"> </w:t>
      </w:r>
      <w:r w:rsidRPr="000C0788">
        <w:rPr>
          <w:sz w:val="20"/>
        </w:rPr>
        <w:t>Data testing.</w:t>
      </w:r>
    </w:p>
    <w:p w14:paraId="0D3F7FB1" w14:textId="0D85AF7A" w:rsidR="000C0788" w:rsidRPr="000C0788" w:rsidRDefault="000C0788" w:rsidP="000C0788">
      <w:pPr>
        <w:pStyle w:val="ListParagraph"/>
        <w:ind w:left="1616" w:hanging="402"/>
        <w:rPr>
          <w:sz w:val="20"/>
        </w:rPr>
      </w:pPr>
      <w:r w:rsidRPr="000C0788">
        <w:rPr>
          <w:sz w:val="20"/>
        </w:rPr>
        <w:t xml:space="preserve">n </w:t>
      </w:r>
      <w:r>
        <w:rPr>
          <w:sz w:val="20"/>
        </w:rPr>
        <w:tab/>
      </w:r>
      <w:r>
        <w:rPr>
          <w:sz w:val="20"/>
        </w:rPr>
        <w:tab/>
      </w:r>
      <w:proofErr w:type="gramStart"/>
      <w:r w:rsidRPr="000C0788">
        <w:rPr>
          <w:sz w:val="20"/>
        </w:rPr>
        <w:t xml:space="preserve">= </w:t>
      </w:r>
      <w:r>
        <w:rPr>
          <w:sz w:val="20"/>
        </w:rPr>
        <w:t xml:space="preserve"> </w:t>
      </w:r>
      <w:r w:rsidRPr="000C0788">
        <w:rPr>
          <w:sz w:val="20"/>
        </w:rPr>
        <w:t>adalah</w:t>
      </w:r>
      <w:proofErr w:type="gramEnd"/>
      <w:r w:rsidRPr="000C0788">
        <w:rPr>
          <w:sz w:val="20"/>
        </w:rPr>
        <w:t xml:space="preserve"> jumlah total kata yang terdapat </w:t>
      </w:r>
      <w:r>
        <w:rPr>
          <w:sz w:val="20"/>
        </w:rPr>
        <w:t xml:space="preserve">   </w:t>
      </w:r>
      <w:r w:rsidRPr="000C0788">
        <w:rPr>
          <w:sz w:val="20"/>
        </w:rPr>
        <w:t>di dalam data tekstual yang memiliki nilai fungsi target yang sesuai.</w:t>
      </w:r>
    </w:p>
    <w:p w14:paraId="21C62837" w14:textId="2D490611" w:rsidR="002A008A" w:rsidRPr="002A008A" w:rsidRDefault="000C0788" w:rsidP="000C0788">
      <w:pPr>
        <w:pStyle w:val="ListParagraph"/>
        <w:ind w:left="1414"/>
        <w:rPr>
          <w:sz w:val="20"/>
        </w:rPr>
      </w:pPr>
      <w:proofErr w:type="gramStart"/>
      <w:r w:rsidRPr="000C0788">
        <w:rPr>
          <w:sz w:val="20"/>
        </w:rPr>
        <w:t>nk  =</w:t>
      </w:r>
      <w:proofErr w:type="gramEnd"/>
      <w:r w:rsidRPr="000C0788">
        <w:rPr>
          <w:sz w:val="20"/>
        </w:rPr>
        <w:t xml:space="preserve"> adalah jumlah kemunculan kata pada suatu kelas/label pada semua data tekstual yang memiliki nilai fungsi target yang sesuai.</w:t>
      </w:r>
    </w:p>
    <w:p w14:paraId="54806C19" w14:textId="77777777" w:rsidR="00897E88" w:rsidRPr="00897E88" w:rsidRDefault="00897E88" w:rsidP="00897E88">
      <w:pPr>
        <w:pStyle w:val="ListParagraph"/>
        <w:spacing w:after="120" w:line="19" w:lineRule="atLeast"/>
        <w:ind w:left="922"/>
        <w:jc w:val="both"/>
        <w:rPr>
          <w:sz w:val="20"/>
          <w:lang w:val="id-ID"/>
        </w:rPr>
      </w:pPr>
    </w:p>
    <w:p w14:paraId="22C289A3" w14:textId="1B805BE5" w:rsidR="00DF484D" w:rsidRDefault="00DF484D" w:rsidP="009B3DE6">
      <w:pPr>
        <w:pStyle w:val="Heading1"/>
        <w:spacing w:before="0" w:after="120" w:line="19" w:lineRule="atLeast"/>
        <w:rPr>
          <w:lang w:val="id-ID"/>
        </w:rPr>
      </w:pPr>
      <w:r>
        <w:rPr>
          <w:lang w:val="id-ID"/>
        </w:rPr>
        <w:lastRenderedPageBreak/>
        <w:t>Kesimpulan</w:t>
      </w:r>
      <w:r w:rsidR="00514D62">
        <w:rPr>
          <w:lang w:val="id-ID"/>
        </w:rPr>
        <w:t xml:space="preserve"> dan Saran</w:t>
      </w:r>
    </w:p>
    <w:p w14:paraId="265210F9" w14:textId="6F433B67" w:rsidR="000C0788" w:rsidRDefault="000C0788" w:rsidP="000C0788">
      <w:pPr>
        <w:rPr>
          <w:i/>
        </w:rPr>
      </w:pPr>
      <w:r w:rsidRPr="000C0788">
        <w:rPr>
          <w:i/>
        </w:rPr>
        <w:t>A.Kesimpulan</w:t>
      </w:r>
    </w:p>
    <w:p w14:paraId="014AD6AF" w14:textId="77777777" w:rsidR="009B3541" w:rsidRPr="000C0788" w:rsidRDefault="009B3541" w:rsidP="000C0788">
      <w:pPr>
        <w:rPr>
          <w:i/>
        </w:rPr>
      </w:pPr>
    </w:p>
    <w:p w14:paraId="6ED93348" w14:textId="0BF644C2" w:rsidR="000C0788" w:rsidRDefault="000C0788" w:rsidP="00514D62">
      <w:pPr>
        <w:spacing w:after="120" w:line="19" w:lineRule="atLeast"/>
        <w:ind w:firstLine="284"/>
        <w:jc w:val="both"/>
        <w:rPr>
          <w:lang w:val="id-ID"/>
        </w:rPr>
      </w:pPr>
      <w:r w:rsidRPr="000C0788">
        <w:rPr>
          <w:lang w:val="id-ID"/>
        </w:rPr>
        <w:t>Berdasarkan pembahasan dan hsail penelitian yang telah dibahas pada bab sebelumnya maka dapat disimpulkan kesimpulan –kesimpulan sebagai berikut :</w:t>
      </w:r>
    </w:p>
    <w:p w14:paraId="0A3F7113" w14:textId="51320FD5" w:rsidR="000C0788" w:rsidRPr="000C0788" w:rsidRDefault="000C0788" w:rsidP="00281401">
      <w:pPr>
        <w:pStyle w:val="ListParagraph"/>
        <w:numPr>
          <w:ilvl w:val="0"/>
          <w:numId w:val="9"/>
        </w:numPr>
        <w:spacing w:after="120" w:line="19" w:lineRule="atLeast"/>
        <w:ind w:left="284" w:hanging="284"/>
        <w:jc w:val="both"/>
        <w:rPr>
          <w:sz w:val="20"/>
          <w:szCs w:val="20"/>
        </w:rPr>
      </w:pPr>
      <w:r w:rsidRPr="000C0788">
        <w:rPr>
          <w:sz w:val="20"/>
          <w:szCs w:val="20"/>
        </w:rPr>
        <w:t xml:space="preserve">Pencegahan penyebaran konten pornografi dapat dicegah dengan </w:t>
      </w:r>
      <w:proofErr w:type="gramStart"/>
      <w:r w:rsidRPr="000C0788">
        <w:rPr>
          <w:sz w:val="20"/>
          <w:szCs w:val="20"/>
        </w:rPr>
        <w:t>cara</w:t>
      </w:r>
      <w:proofErr w:type="gramEnd"/>
      <w:r w:rsidRPr="000C0788">
        <w:rPr>
          <w:sz w:val="20"/>
          <w:szCs w:val="20"/>
        </w:rPr>
        <w:t xml:space="preserve"> mendeteksi isi konten situs tanpa membuka situs tersebut, yaitu dengan metode scraping. Hal ini sudah dibuktikan dengan implementasi pembuatan aplikasi pendeteksi konten pornografi yang telah dibuat. Aplikasi ini telah berhasil mengambil data pada konten suatu situs dan data tersebut juga telah berhasil di analisis untuk klasifikasi apakah mengandung konten pornografi atau tidak berdasarkan data model yang dimasukan terlebih dahulu.</w:t>
      </w:r>
    </w:p>
    <w:p w14:paraId="4CA9F3E4" w14:textId="53E2C729" w:rsidR="000C0788" w:rsidRDefault="000C0788" w:rsidP="00281401">
      <w:pPr>
        <w:pStyle w:val="ListParagraph"/>
        <w:numPr>
          <w:ilvl w:val="0"/>
          <w:numId w:val="9"/>
        </w:numPr>
        <w:spacing w:after="120" w:line="19" w:lineRule="atLeast"/>
        <w:ind w:left="284" w:hanging="284"/>
        <w:jc w:val="both"/>
        <w:rPr>
          <w:sz w:val="20"/>
          <w:szCs w:val="20"/>
        </w:rPr>
      </w:pPr>
      <w:r w:rsidRPr="000C0788">
        <w:rPr>
          <w:sz w:val="20"/>
          <w:szCs w:val="20"/>
        </w:rPr>
        <w:t xml:space="preserve">Berdasarkan tujuan yang diuraikan pada </w:t>
      </w:r>
      <w:proofErr w:type="gramStart"/>
      <w:r w:rsidRPr="000C0788">
        <w:rPr>
          <w:sz w:val="20"/>
          <w:szCs w:val="20"/>
        </w:rPr>
        <w:t>bab</w:t>
      </w:r>
      <w:proofErr w:type="gramEnd"/>
      <w:r w:rsidRPr="000C0788">
        <w:rPr>
          <w:sz w:val="20"/>
          <w:szCs w:val="20"/>
        </w:rPr>
        <w:t xml:space="preserve"> 1, Penulis telah berhasil membuat aplikasi pendeteksi konten pornografi dan telah berhasil mendeteksi apakah situs yang menjadi target mengandung konten pornografi atau tidak.</w:t>
      </w:r>
    </w:p>
    <w:p w14:paraId="2F17E398" w14:textId="2C777B4B" w:rsidR="000C0788" w:rsidRPr="009B3541" w:rsidRDefault="000C0788" w:rsidP="000C0788">
      <w:pPr>
        <w:spacing w:after="120" w:line="19" w:lineRule="atLeast"/>
        <w:jc w:val="both"/>
        <w:rPr>
          <w:i/>
        </w:rPr>
      </w:pPr>
      <w:r w:rsidRPr="000C0788">
        <w:rPr>
          <w:i/>
        </w:rPr>
        <w:t>B.Saran</w:t>
      </w:r>
    </w:p>
    <w:p w14:paraId="193E538A" w14:textId="651DE339" w:rsidR="000C0788" w:rsidRDefault="000C0788" w:rsidP="000C0788">
      <w:pPr>
        <w:spacing w:after="120" w:line="19" w:lineRule="atLeast"/>
        <w:ind w:firstLine="202"/>
        <w:jc w:val="both"/>
      </w:pPr>
      <w:r w:rsidRPr="000C0788">
        <w:t xml:space="preserve">Adapun saran yang inigin Penulis sampaikan dalam penelitian </w:t>
      </w:r>
      <w:proofErr w:type="gramStart"/>
      <w:r w:rsidRPr="000C0788">
        <w:t>adalah  sebagai</w:t>
      </w:r>
      <w:proofErr w:type="gramEnd"/>
      <w:r w:rsidRPr="000C0788">
        <w:t xml:space="preserve"> berikut :</w:t>
      </w:r>
    </w:p>
    <w:p w14:paraId="46A2FACB" w14:textId="1FFA2566" w:rsidR="000C0788" w:rsidRPr="000C0788" w:rsidRDefault="000C0788" w:rsidP="00281401">
      <w:pPr>
        <w:pStyle w:val="ListParagraph"/>
        <w:numPr>
          <w:ilvl w:val="0"/>
          <w:numId w:val="10"/>
        </w:numPr>
        <w:spacing w:after="120" w:line="19" w:lineRule="atLeast"/>
        <w:ind w:left="284" w:hanging="284"/>
        <w:jc w:val="both"/>
        <w:rPr>
          <w:sz w:val="20"/>
        </w:rPr>
      </w:pPr>
      <w:r w:rsidRPr="000C0788">
        <w:rPr>
          <w:sz w:val="20"/>
        </w:rPr>
        <w:t>Bagi peneliti selanjutnya diharapkan untuk bisa mengekplorasi lebih banyak algoritma guna mendapatkan hasil yang lebih baik lagi untuk judul serupa.</w:t>
      </w:r>
    </w:p>
    <w:p w14:paraId="33D6AE02" w14:textId="3EB796D8" w:rsidR="000C0788" w:rsidRPr="000C0788" w:rsidRDefault="000C0788" w:rsidP="00281401">
      <w:pPr>
        <w:pStyle w:val="ListParagraph"/>
        <w:numPr>
          <w:ilvl w:val="0"/>
          <w:numId w:val="10"/>
        </w:numPr>
        <w:spacing w:after="120" w:line="19" w:lineRule="atLeast"/>
        <w:ind w:left="284" w:hanging="284"/>
        <w:jc w:val="both"/>
        <w:rPr>
          <w:sz w:val="20"/>
        </w:rPr>
      </w:pPr>
      <w:r w:rsidRPr="000C0788">
        <w:rPr>
          <w:sz w:val="20"/>
        </w:rPr>
        <w:t xml:space="preserve">Bagi pihak kampus duharapkan lebih giat lagi untuk merangsang peneliti selanjutnya supaya </w:t>
      </w:r>
      <w:proofErr w:type="gramStart"/>
      <w:r w:rsidRPr="000C0788">
        <w:rPr>
          <w:sz w:val="20"/>
        </w:rPr>
        <w:t>akan</w:t>
      </w:r>
      <w:proofErr w:type="gramEnd"/>
      <w:r w:rsidRPr="000C0788">
        <w:rPr>
          <w:sz w:val="20"/>
        </w:rPr>
        <w:t xml:space="preserve"> lebih banyak lagi peneliti yang mengambil judul penelitian yang bertemakan tentang Kecerdasan Buatan.</w:t>
      </w:r>
    </w:p>
    <w:p w14:paraId="1B88A600" w14:textId="791307C8" w:rsidR="00DF484D" w:rsidRPr="000C0788" w:rsidRDefault="00DF484D" w:rsidP="00E24169">
      <w:pPr>
        <w:pStyle w:val="Heading1"/>
        <w:numPr>
          <w:ilvl w:val="0"/>
          <w:numId w:val="0"/>
        </w:numPr>
      </w:pPr>
      <w:r w:rsidRPr="000C0788">
        <w:t>Daftar Pustaka</w:t>
      </w:r>
    </w:p>
    <w:p w14:paraId="11B1A1EA" w14:textId="6A965EA7" w:rsidR="00576DFE" w:rsidRPr="00DA6199" w:rsidRDefault="00576DFE" w:rsidP="006575D8">
      <w:pPr>
        <w:widowControl w:val="0"/>
        <w:tabs>
          <w:tab w:val="left" w:pos="426"/>
        </w:tabs>
        <w:autoSpaceDE w:val="0"/>
        <w:autoSpaceDN w:val="0"/>
        <w:adjustRightInd w:val="0"/>
        <w:spacing w:after="120"/>
        <w:ind w:left="426" w:hanging="426"/>
        <w:rPr>
          <w:sz w:val="16"/>
          <w:szCs w:val="16"/>
        </w:rPr>
      </w:pPr>
      <w:r w:rsidRPr="00DA6199">
        <w:rPr>
          <w:sz w:val="16"/>
          <w:szCs w:val="16"/>
        </w:rPr>
        <w:t>[</w:t>
      </w:r>
      <w:r w:rsidR="00EA40A0" w:rsidRPr="00DA6199">
        <w:rPr>
          <w:sz w:val="16"/>
          <w:szCs w:val="16"/>
        </w:rPr>
        <w:t>1</w:t>
      </w:r>
      <w:r w:rsidRPr="00DA6199">
        <w:rPr>
          <w:sz w:val="16"/>
          <w:szCs w:val="16"/>
        </w:rPr>
        <w:t>]</w:t>
      </w:r>
      <w:r w:rsidRPr="00DA6199">
        <w:rPr>
          <w:sz w:val="16"/>
          <w:szCs w:val="16"/>
        </w:rPr>
        <w:tab/>
        <w:t xml:space="preserve">A. Rozi, Zaenal, dan Communitiy, SmitDev.” </w:t>
      </w:r>
      <w:proofErr w:type="gramStart"/>
      <w:r w:rsidRPr="00DA6199">
        <w:rPr>
          <w:i/>
          <w:sz w:val="16"/>
          <w:szCs w:val="16"/>
        </w:rPr>
        <w:t>Bootstrap Design Framework</w:t>
      </w:r>
      <w:r w:rsidRPr="00DA6199">
        <w:rPr>
          <w:sz w:val="16"/>
          <w:szCs w:val="16"/>
        </w:rPr>
        <w:t>”.</w:t>
      </w:r>
      <w:proofErr w:type="gramEnd"/>
      <w:r w:rsidRPr="00DA6199">
        <w:rPr>
          <w:sz w:val="16"/>
          <w:szCs w:val="16"/>
        </w:rPr>
        <w:t xml:space="preserve"> Jakarta: Elex Media Komputindo, 2015.</w:t>
      </w:r>
    </w:p>
    <w:p w14:paraId="1B3744FC" w14:textId="0C1E785B" w:rsidR="00EA40A0" w:rsidRPr="00DA6199" w:rsidRDefault="00576DFE" w:rsidP="00EA40A0">
      <w:pPr>
        <w:widowControl w:val="0"/>
        <w:tabs>
          <w:tab w:val="left" w:pos="426"/>
        </w:tabs>
        <w:autoSpaceDE w:val="0"/>
        <w:autoSpaceDN w:val="0"/>
        <w:adjustRightInd w:val="0"/>
        <w:spacing w:after="120"/>
        <w:ind w:left="426" w:hanging="426"/>
        <w:rPr>
          <w:sz w:val="16"/>
          <w:szCs w:val="16"/>
        </w:rPr>
      </w:pPr>
      <w:r w:rsidRPr="00DA6199">
        <w:rPr>
          <w:sz w:val="16"/>
          <w:szCs w:val="16"/>
        </w:rPr>
        <w:t>[</w:t>
      </w:r>
      <w:r w:rsidR="00EA40A0" w:rsidRPr="00DA6199">
        <w:rPr>
          <w:sz w:val="16"/>
          <w:szCs w:val="16"/>
        </w:rPr>
        <w:t>2</w:t>
      </w:r>
      <w:r w:rsidRPr="00DA6199">
        <w:rPr>
          <w:sz w:val="16"/>
          <w:szCs w:val="16"/>
        </w:rPr>
        <w:t>]</w:t>
      </w:r>
      <w:r w:rsidRPr="00DA6199">
        <w:rPr>
          <w:sz w:val="16"/>
          <w:szCs w:val="16"/>
        </w:rPr>
        <w:tab/>
        <w:t xml:space="preserve">Dr. Suyanto. </w:t>
      </w:r>
      <w:proofErr w:type="gramStart"/>
      <w:r w:rsidRPr="00DA6199">
        <w:rPr>
          <w:sz w:val="16"/>
          <w:szCs w:val="16"/>
        </w:rPr>
        <w:t>“</w:t>
      </w:r>
      <w:r w:rsidRPr="00DA6199">
        <w:rPr>
          <w:i/>
          <w:sz w:val="16"/>
          <w:szCs w:val="16"/>
        </w:rPr>
        <w:t>Data Minig untuk Klasifikasi dan Klasterisasi Data</w:t>
      </w:r>
      <w:r w:rsidRPr="00DA6199">
        <w:rPr>
          <w:sz w:val="16"/>
          <w:szCs w:val="16"/>
        </w:rPr>
        <w:t>”.</w:t>
      </w:r>
      <w:proofErr w:type="gramEnd"/>
      <w:r w:rsidRPr="00DA6199">
        <w:rPr>
          <w:sz w:val="16"/>
          <w:szCs w:val="16"/>
        </w:rPr>
        <w:t xml:space="preserve"> Bandung: Imformatika Bandung, 2019.</w:t>
      </w:r>
      <w:r w:rsidR="00EA40A0" w:rsidRPr="00DA6199">
        <w:rPr>
          <w:sz w:val="16"/>
          <w:szCs w:val="16"/>
        </w:rPr>
        <w:fldChar w:fldCharType="begin" w:fldLock="1"/>
      </w:r>
      <w:r w:rsidR="00EA40A0" w:rsidRPr="00DA6199">
        <w:rPr>
          <w:sz w:val="16"/>
          <w:szCs w:val="16"/>
        </w:rPr>
        <w:instrText xml:space="preserve">ADDIN Mendeley Bibliography CSL_BIBLIOGRAPHY </w:instrText>
      </w:r>
      <w:r w:rsidR="00EA40A0" w:rsidRPr="00DA6199">
        <w:rPr>
          <w:sz w:val="16"/>
          <w:szCs w:val="16"/>
        </w:rPr>
        <w:fldChar w:fldCharType="separate"/>
      </w:r>
    </w:p>
    <w:p w14:paraId="2BA07B25" w14:textId="52F6F4B0" w:rsidR="00EA40A0" w:rsidRPr="00DA6199" w:rsidRDefault="00EA40A0" w:rsidP="00EA40A0">
      <w:pPr>
        <w:widowControl w:val="0"/>
        <w:tabs>
          <w:tab w:val="left" w:pos="426"/>
        </w:tabs>
        <w:autoSpaceDE w:val="0"/>
        <w:autoSpaceDN w:val="0"/>
        <w:adjustRightInd w:val="0"/>
        <w:spacing w:after="120"/>
        <w:ind w:left="426" w:hanging="426"/>
        <w:rPr>
          <w:sz w:val="16"/>
          <w:szCs w:val="16"/>
        </w:rPr>
      </w:pPr>
      <w:r w:rsidRPr="00DA6199">
        <w:rPr>
          <w:noProof/>
          <w:sz w:val="16"/>
          <w:szCs w:val="16"/>
        </w:rPr>
        <w:t xml:space="preserve">[3] </w:t>
      </w:r>
      <w:r w:rsidRPr="00DA6199">
        <w:rPr>
          <w:noProof/>
          <w:sz w:val="16"/>
          <w:szCs w:val="16"/>
        </w:rPr>
        <w:tab/>
        <w:t xml:space="preserve">Fauzi, Rizki Ahmad. </w:t>
      </w:r>
      <w:r w:rsidRPr="00DA6199">
        <w:rPr>
          <w:i/>
          <w:noProof/>
          <w:sz w:val="16"/>
          <w:szCs w:val="16"/>
        </w:rPr>
        <w:t>"Sistem Informasi Akuntansi (Berbasis Akuntansi)"</w:t>
      </w:r>
      <w:r w:rsidRPr="00DA6199">
        <w:rPr>
          <w:noProof/>
          <w:sz w:val="16"/>
          <w:szCs w:val="16"/>
        </w:rPr>
        <w:t xml:space="preserve">. Yogyakrta: Deepublish, 2017. </w:t>
      </w:r>
      <w:r w:rsidRPr="00DA6199">
        <w:rPr>
          <w:sz w:val="16"/>
          <w:szCs w:val="16"/>
        </w:rPr>
        <w:fldChar w:fldCharType="end"/>
      </w:r>
    </w:p>
    <w:p w14:paraId="6715E45E" w14:textId="0D8172B3" w:rsidR="00EA40A0" w:rsidRPr="00DA6199" w:rsidRDefault="00EA40A0" w:rsidP="00EA40A0">
      <w:pPr>
        <w:widowControl w:val="0"/>
        <w:tabs>
          <w:tab w:val="left" w:pos="426"/>
        </w:tabs>
        <w:autoSpaceDE w:val="0"/>
        <w:autoSpaceDN w:val="0"/>
        <w:adjustRightInd w:val="0"/>
        <w:spacing w:after="120"/>
        <w:ind w:left="426" w:hanging="426"/>
        <w:rPr>
          <w:sz w:val="16"/>
          <w:szCs w:val="16"/>
        </w:rPr>
      </w:pPr>
      <w:r w:rsidRPr="00DA6199">
        <w:rPr>
          <w:sz w:val="16"/>
          <w:szCs w:val="16"/>
        </w:rPr>
        <w:t>[4]</w:t>
      </w:r>
      <w:r w:rsidRPr="00DA6199">
        <w:rPr>
          <w:sz w:val="16"/>
          <w:szCs w:val="16"/>
        </w:rPr>
        <w:tab/>
        <w:t xml:space="preserve">Teguh Wahyono. </w:t>
      </w:r>
      <w:proofErr w:type="gramStart"/>
      <w:r w:rsidRPr="00DA6199">
        <w:rPr>
          <w:sz w:val="16"/>
          <w:szCs w:val="16"/>
        </w:rPr>
        <w:t>“</w:t>
      </w:r>
      <w:r w:rsidRPr="00DA6199">
        <w:rPr>
          <w:i/>
          <w:sz w:val="16"/>
          <w:szCs w:val="16"/>
        </w:rPr>
        <w:t>Fundamental of Puthon for Machine Learning</w:t>
      </w:r>
      <w:r w:rsidRPr="00DA6199">
        <w:rPr>
          <w:sz w:val="16"/>
          <w:szCs w:val="16"/>
        </w:rPr>
        <w:t>”.</w:t>
      </w:r>
      <w:proofErr w:type="gramEnd"/>
      <w:r w:rsidRPr="00DA6199">
        <w:rPr>
          <w:sz w:val="16"/>
          <w:szCs w:val="16"/>
        </w:rPr>
        <w:t xml:space="preserve"> Yoyakarta: Penerbit Gava Media, 2018.</w:t>
      </w:r>
    </w:p>
    <w:p w14:paraId="3A19E81D" w14:textId="1B035289" w:rsidR="00EA40A0" w:rsidRPr="00DA6199" w:rsidRDefault="00EA40A0" w:rsidP="00EA40A0">
      <w:pPr>
        <w:widowControl w:val="0"/>
        <w:tabs>
          <w:tab w:val="left" w:pos="426"/>
        </w:tabs>
        <w:autoSpaceDE w:val="0"/>
        <w:autoSpaceDN w:val="0"/>
        <w:adjustRightInd w:val="0"/>
        <w:spacing w:after="120"/>
        <w:ind w:left="426" w:hanging="426"/>
        <w:rPr>
          <w:sz w:val="16"/>
          <w:szCs w:val="16"/>
        </w:rPr>
      </w:pPr>
      <w:r w:rsidRPr="00DA6199">
        <w:rPr>
          <w:sz w:val="16"/>
          <w:szCs w:val="16"/>
        </w:rPr>
        <w:t>[5]</w:t>
      </w:r>
      <w:r w:rsidRPr="00DA6199">
        <w:rPr>
          <w:sz w:val="16"/>
          <w:szCs w:val="16"/>
        </w:rPr>
        <w:tab/>
        <w:t xml:space="preserve">Suyanto. </w:t>
      </w:r>
      <w:proofErr w:type="gramStart"/>
      <w:r w:rsidRPr="00DA6199">
        <w:rPr>
          <w:sz w:val="16"/>
          <w:szCs w:val="16"/>
        </w:rPr>
        <w:t>“</w:t>
      </w:r>
      <w:r w:rsidRPr="00DA6199">
        <w:rPr>
          <w:i/>
          <w:sz w:val="16"/>
          <w:szCs w:val="16"/>
        </w:rPr>
        <w:t>Machine Learning Tingkat Dasar dan Lanjutan”</w:t>
      </w:r>
      <w:r w:rsidRPr="00DA6199">
        <w:rPr>
          <w:sz w:val="16"/>
          <w:szCs w:val="16"/>
        </w:rPr>
        <w:t>.</w:t>
      </w:r>
      <w:proofErr w:type="gramEnd"/>
      <w:r w:rsidRPr="00DA6199">
        <w:rPr>
          <w:sz w:val="16"/>
          <w:szCs w:val="16"/>
        </w:rPr>
        <w:t xml:space="preserve"> Bandung: Informatika Bandung, 2018.</w:t>
      </w:r>
    </w:p>
    <w:p w14:paraId="698215BA" w14:textId="0ABF6059" w:rsidR="00366489" w:rsidRPr="00DA6199" w:rsidRDefault="00366489" w:rsidP="00EA40A0">
      <w:pPr>
        <w:widowControl w:val="0"/>
        <w:tabs>
          <w:tab w:val="left" w:pos="426"/>
        </w:tabs>
        <w:autoSpaceDE w:val="0"/>
        <w:autoSpaceDN w:val="0"/>
        <w:adjustRightInd w:val="0"/>
        <w:spacing w:after="120"/>
        <w:ind w:left="426" w:hanging="426"/>
        <w:rPr>
          <w:sz w:val="16"/>
          <w:szCs w:val="16"/>
        </w:rPr>
      </w:pPr>
      <w:r w:rsidRPr="00DA6199">
        <w:rPr>
          <w:sz w:val="16"/>
          <w:szCs w:val="16"/>
        </w:rPr>
        <w:t>[6]</w:t>
      </w:r>
      <w:r w:rsidRPr="00DA6199">
        <w:rPr>
          <w:sz w:val="16"/>
          <w:szCs w:val="16"/>
        </w:rPr>
        <w:tab/>
        <w:t xml:space="preserve">Marisa, Fitri. </w:t>
      </w:r>
      <w:proofErr w:type="gramStart"/>
      <w:r w:rsidRPr="00DA6199">
        <w:rPr>
          <w:sz w:val="16"/>
          <w:szCs w:val="16"/>
        </w:rPr>
        <w:t>“</w:t>
      </w:r>
      <w:r w:rsidRPr="00DA6199">
        <w:rPr>
          <w:i/>
          <w:sz w:val="16"/>
          <w:szCs w:val="16"/>
        </w:rPr>
        <w:t>Web Programming (Client Side and Server Side)</w:t>
      </w:r>
      <w:r w:rsidRPr="00DA6199">
        <w:rPr>
          <w:sz w:val="16"/>
          <w:szCs w:val="16"/>
        </w:rPr>
        <w:t>”.</w:t>
      </w:r>
      <w:proofErr w:type="gramEnd"/>
      <w:r w:rsidRPr="00DA6199">
        <w:rPr>
          <w:sz w:val="16"/>
          <w:szCs w:val="16"/>
        </w:rPr>
        <w:t xml:space="preserve"> Yogyakarta: Deepublish, 2017.</w:t>
      </w:r>
    </w:p>
    <w:p w14:paraId="6ADFE9CE" w14:textId="1631FB6A" w:rsidR="00670734" w:rsidRPr="00DA6199" w:rsidRDefault="00670734" w:rsidP="00EA40A0">
      <w:pPr>
        <w:widowControl w:val="0"/>
        <w:tabs>
          <w:tab w:val="left" w:pos="426"/>
        </w:tabs>
        <w:autoSpaceDE w:val="0"/>
        <w:autoSpaceDN w:val="0"/>
        <w:adjustRightInd w:val="0"/>
        <w:spacing w:after="120"/>
        <w:ind w:left="426" w:hanging="426"/>
        <w:rPr>
          <w:sz w:val="16"/>
          <w:szCs w:val="16"/>
        </w:rPr>
      </w:pPr>
      <w:r w:rsidRPr="00DA6199">
        <w:rPr>
          <w:sz w:val="16"/>
          <w:szCs w:val="16"/>
        </w:rPr>
        <w:t>[7]</w:t>
      </w:r>
      <w:r w:rsidRPr="00DA6199">
        <w:rPr>
          <w:sz w:val="16"/>
          <w:szCs w:val="16"/>
        </w:rPr>
        <w:tab/>
        <w:t xml:space="preserve">Nofriansyah, Dicky. </w:t>
      </w:r>
      <w:proofErr w:type="gramStart"/>
      <w:r w:rsidRPr="00DA6199">
        <w:rPr>
          <w:sz w:val="16"/>
          <w:szCs w:val="16"/>
        </w:rPr>
        <w:t>“</w:t>
      </w:r>
      <w:r w:rsidRPr="00DA6199">
        <w:rPr>
          <w:i/>
          <w:sz w:val="16"/>
          <w:szCs w:val="16"/>
        </w:rPr>
        <w:t>Konsep data mining vs sistem pendukung keputusan”</w:t>
      </w:r>
      <w:r w:rsidRPr="00DA6199">
        <w:rPr>
          <w:sz w:val="16"/>
          <w:szCs w:val="16"/>
        </w:rPr>
        <w:t>.</w:t>
      </w:r>
      <w:proofErr w:type="gramEnd"/>
      <w:r w:rsidRPr="00DA6199">
        <w:rPr>
          <w:sz w:val="16"/>
          <w:szCs w:val="16"/>
        </w:rPr>
        <w:t xml:space="preserve"> Yogyakarta: Deepublish, 2014.</w:t>
      </w:r>
    </w:p>
    <w:p w14:paraId="1686DE16" w14:textId="47854DD1" w:rsidR="00853C93" w:rsidRPr="00DA6199" w:rsidRDefault="00853C93" w:rsidP="00EA40A0">
      <w:pPr>
        <w:widowControl w:val="0"/>
        <w:tabs>
          <w:tab w:val="left" w:pos="426"/>
        </w:tabs>
        <w:autoSpaceDE w:val="0"/>
        <w:autoSpaceDN w:val="0"/>
        <w:adjustRightInd w:val="0"/>
        <w:spacing w:after="120"/>
        <w:ind w:left="426" w:hanging="426"/>
        <w:rPr>
          <w:sz w:val="16"/>
          <w:szCs w:val="16"/>
        </w:rPr>
      </w:pPr>
      <w:r w:rsidRPr="00DA6199">
        <w:rPr>
          <w:sz w:val="16"/>
          <w:szCs w:val="16"/>
        </w:rPr>
        <w:t>[8]</w:t>
      </w:r>
      <w:r w:rsidRPr="00DA6199">
        <w:rPr>
          <w:sz w:val="16"/>
          <w:szCs w:val="16"/>
        </w:rPr>
        <w:tab/>
        <w:t>Pratama, I Putu Agus Eka. “</w:t>
      </w:r>
      <w:r w:rsidRPr="00DA6199">
        <w:rPr>
          <w:i/>
          <w:sz w:val="16"/>
          <w:szCs w:val="16"/>
        </w:rPr>
        <w:t>Sistem Informasi dan Implementasinya”</w:t>
      </w:r>
      <w:r w:rsidRPr="00DA6199">
        <w:rPr>
          <w:sz w:val="16"/>
          <w:szCs w:val="16"/>
        </w:rPr>
        <w:t>, Bandung: Informatika Bandung, 2014.</w:t>
      </w:r>
    </w:p>
    <w:p w14:paraId="60071C12" w14:textId="09748937" w:rsidR="00853C93" w:rsidRPr="00DA6199" w:rsidRDefault="00853C93" w:rsidP="00EA40A0">
      <w:pPr>
        <w:widowControl w:val="0"/>
        <w:tabs>
          <w:tab w:val="left" w:pos="426"/>
        </w:tabs>
        <w:autoSpaceDE w:val="0"/>
        <w:autoSpaceDN w:val="0"/>
        <w:adjustRightInd w:val="0"/>
        <w:spacing w:after="120"/>
        <w:ind w:left="426" w:hanging="426"/>
        <w:rPr>
          <w:sz w:val="16"/>
          <w:szCs w:val="16"/>
        </w:rPr>
      </w:pPr>
      <w:r w:rsidRPr="00DA6199">
        <w:rPr>
          <w:sz w:val="16"/>
          <w:szCs w:val="16"/>
        </w:rPr>
        <w:lastRenderedPageBreak/>
        <w:t>[9]</w:t>
      </w:r>
      <w:r w:rsidRPr="00DA6199">
        <w:rPr>
          <w:sz w:val="16"/>
          <w:szCs w:val="16"/>
        </w:rPr>
        <w:tab/>
        <w:t>Rusdiana., dan Irfan. “</w:t>
      </w:r>
      <w:r w:rsidRPr="00DA6199">
        <w:rPr>
          <w:i/>
          <w:sz w:val="16"/>
          <w:szCs w:val="16"/>
        </w:rPr>
        <w:t>Sistem Informasi Manajemen”.</w:t>
      </w:r>
      <w:r w:rsidRPr="00DA6199">
        <w:rPr>
          <w:sz w:val="16"/>
          <w:szCs w:val="16"/>
        </w:rPr>
        <w:t xml:space="preserve"> Bandung: Pustaka Setia, 2014.</w:t>
      </w:r>
    </w:p>
    <w:p w14:paraId="1E7FF93E" w14:textId="77777777" w:rsidR="00544DE0" w:rsidRPr="00DA6199" w:rsidRDefault="00853C93" w:rsidP="00544DE0">
      <w:pPr>
        <w:widowControl w:val="0"/>
        <w:tabs>
          <w:tab w:val="left" w:pos="426"/>
        </w:tabs>
        <w:autoSpaceDE w:val="0"/>
        <w:autoSpaceDN w:val="0"/>
        <w:adjustRightInd w:val="0"/>
        <w:spacing w:after="120"/>
        <w:ind w:left="426" w:hanging="426"/>
        <w:rPr>
          <w:sz w:val="16"/>
          <w:szCs w:val="16"/>
        </w:rPr>
      </w:pPr>
      <w:r w:rsidRPr="00DA6199">
        <w:rPr>
          <w:sz w:val="16"/>
          <w:szCs w:val="16"/>
        </w:rPr>
        <w:t>[10]</w:t>
      </w:r>
      <w:r w:rsidRPr="00DA6199">
        <w:rPr>
          <w:sz w:val="16"/>
          <w:szCs w:val="16"/>
        </w:rPr>
        <w:tab/>
        <w:t xml:space="preserve">S, Rosa. </w:t>
      </w:r>
      <w:proofErr w:type="gramStart"/>
      <w:r w:rsidRPr="00DA6199">
        <w:rPr>
          <w:sz w:val="16"/>
          <w:szCs w:val="16"/>
        </w:rPr>
        <w:t>A., dan M. Shalahuddin.</w:t>
      </w:r>
      <w:proofErr w:type="gramEnd"/>
      <w:r w:rsidRPr="00DA6199">
        <w:rPr>
          <w:sz w:val="16"/>
          <w:szCs w:val="16"/>
        </w:rPr>
        <w:t xml:space="preserve"> “</w:t>
      </w:r>
      <w:r w:rsidRPr="00DA6199">
        <w:rPr>
          <w:i/>
          <w:sz w:val="16"/>
          <w:szCs w:val="16"/>
        </w:rPr>
        <w:t>Rekayasa Perangkat Lunak”</w:t>
      </w:r>
      <w:r w:rsidRPr="00DA6199">
        <w:rPr>
          <w:sz w:val="16"/>
          <w:szCs w:val="16"/>
        </w:rPr>
        <w:t>. Bandung: Informatika Bandung, 2015.</w:t>
      </w:r>
    </w:p>
    <w:p w14:paraId="2E3D1568" w14:textId="77777777" w:rsidR="00544DE0" w:rsidRPr="00DA6199" w:rsidRDefault="00544DE0" w:rsidP="00544DE0">
      <w:pPr>
        <w:widowControl w:val="0"/>
        <w:tabs>
          <w:tab w:val="left" w:pos="426"/>
        </w:tabs>
        <w:autoSpaceDE w:val="0"/>
        <w:autoSpaceDN w:val="0"/>
        <w:adjustRightInd w:val="0"/>
        <w:spacing w:after="120"/>
        <w:ind w:left="426" w:hanging="426"/>
        <w:rPr>
          <w:sz w:val="16"/>
          <w:szCs w:val="16"/>
        </w:rPr>
      </w:pPr>
      <w:r w:rsidRPr="00DA6199">
        <w:rPr>
          <w:sz w:val="16"/>
          <w:szCs w:val="16"/>
        </w:rPr>
        <w:t>[11]</w:t>
      </w:r>
      <w:r w:rsidRPr="00DA6199">
        <w:rPr>
          <w:sz w:val="16"/>
          <w:szCs w:val="16"/>
        </w:rPr>
        <w:tab/>
        <w:t>Luz</w:t>
      </w:r>
      <w:proofErr w:type="gramStart"/>
      <w:r w:rsidRPr="00DA6199">
        <w:rPr>
          <w:sz w:val="16"/>
          <w:szCs w:val="16"/>
        </w:rPr>
        <w:t>,  S</w:t>
      </w:r>
      <w:proofErr w:type="gramEnd"/>
      <w:r w:rsidRPr="00DA6199">
        <w:rPr>
          <w:sz w:val="16"/>
          <w:szCs w:val="16"/>
        </w:rPr>
        <w:t xml:space="preserve">.  2006. </w:t>
      </w:r>
      <w:proofErr w:type="gramStart"/>
      <w:r w:rsidRPr="00DA6199">
        <w:rPr>
          <w:i/>
          <w:sz w:val="16"/>
          <w:szCs w:val="16"/>
        </w:rPr>
        <w:t>Machine  Learning</w:t>
      </w:r>
      <w:proofErr w:type="gramEnd"/>
      <w:r w:rsidRPr="00DA6199">
        <w:rPr>
          <w:i/>
          <w:sz w:val="16"/>
          <w:szCs w:val="16"/>
        </w:rPr>
        <w:t xml:space="preserve">  of Text Categorization</w:t>
      </w:r>
      <w:r w:rsidRPr="00DA6199">
        <w:rPr>
          <w:sz w:val="16"/>
          <w:szCs w:val="16"/>
        </w:rPr>
        <w:t xml:space="preserve">. </w:t>
      </w:r>
      <w:proofErr w:type="gramStart"/>
      <w:r w:rsidRPr="00DA6199">
        <w:rPr>
          <w:sz w:val="16"/>
          <w:szCs w:val="16"/>
        </w:rPr>
        <w:t>Trinity  College</w:t>
      </w:r>
      <w:proofErr w:type="gramEnd"/>
      <w:r w:rsidRPr="00DA6199">
        <w:rPr>
          <w:sz w:val="16"/>
          <w:szCs w:val="16"/>
        </w:rPr>
        <w:t>,  Department of Computer Science.</w:t>
      </w:r>
    </w:p>
    <w:p w14:paraId="08681B6C" w14:textId="77777777" w:rsidR="00C4748A" w:rsidRPr="00DA6199" w:rsidRDefault="00544DE0" w:rsidP="00544DE0">
      <w:pPr>
        <w:widowControl w:val="0"/>
        <w:tabs>
          <w:tab w:val="left" w:pos="426"/>
        </w:tabs>
        <w:autoSpaceDE w:val="0"/>
        <w:autoSpaceDN w:val="0"/>
        <w:adjustRightInd w:val="0"/>
        <w:spacing w:after="120"/>
        <w:ind w:left="426" w:hanging="426"/>
        <w:rPr>
          <w:sz w:val="16"/>
          <w:szCs w:val="16"/>
        </w:rPr>
      </w:pPr>
      <w:r w:rsidRPr="00DA6199">
        <w:rPr>
          <w:sz w:val="16"/>
          <w:szCs w:val="16"/>
        </w:rPr>
        <w:t>[12]</w:t>
      </w:r>
      <w:r w:rsidRPr="00DA6199">
        <w:rPr>
          <w:sz w:val="16"/>
          <w:szCs w:val="16"/>
        </w:rPr>
        <w:tab/>
        <w:t xml:space="preserve">Mitchell, T. M. 1997. </w:t>
      </w:r>
      <w:r w:rsidRPr="00DA6199">
        <w:rPr>
          <w:i/>
          <w:sz w:val="16"/>
          <w:szCs w:val="16"/>
        </w:rPr>
        <w:t>Machine Learning</w:t>
      </w:r>
      <w:r w:rsidRPr="00DA6199">
        <w:rPr>
          <w:sz w:val="16"/>
          <w:szCs w:val="16"/>
        </w:rPr>
        <w:t>, Singapore, McGraw –Hill.</w:t>
      </w:r>
    </w:p>
    <w:p w14:paraId="752EC702" w14:textId="2D3EA4ED" w:rsidR="006575D8" w:rsidRPr="00544DE0" w:rsidRDefault="00C4748A" w:rsidP="00C4748A">
      <w:pPr>
        <w:widowControl w:val="0"/>
        <w:tabs>
          <w:tab w:val="left" w:pos="426"/>
        </w:tabs>
        <w:autoSpaceDE w:val="0"/>
        <w:autoSpaceDN w:val="0"/>
        <w:adjustRightInd w:val="0"/>
        <w:spacing w:after="120"/>
        <w:ind w:left="426" w:hanging="426"/>
      </w:pPr>
      <w:r w:rsidRPr="00DA6199">
        <w:rPr>
          <w:sz w:val="16"/>
          <w:szCs w:val="16"/>
        </w:rPr>
        <w:t>[13]</w:t>
      </w:r>
      <w:r w:rsidRPr="00DA6199">
        <w:rPr>
          <w:sz w:val="16"/>
          <w:szCs w:val="16"/>
        </w:rPr>
        <w:tab/>
        <w:t>Dumais</w:t>
      </w:r>
      <w:proofErr w:type="gramStart"/>
      <w:r w:rsidRPr="00DA6199">
        <w:rPr>
          <w:sz w:val="16"/>
          <w:szCs w:val="16"/>
        </w:rPr>
        <w:t>,  S</w:t>
      </w:r>
      <w:proofErr w:type="gramEnd"/>
      <w:r w:rsidRPr="00DA6199">
        <w:rPr>
          <w:sz w:val="16"/>
          <w:szCs w:val="16"/>
        </w:rPr>
        <w:t>.,  Platt,  J.,  Heckerman,  D.  &amp; Sahami</w:t>
      </w:r>
      <w:proofErr w:type="gramStart"/>
      <w:r w:rsidRPr="00DA6199">
        <w:rPr>
          <w:sz w:val="16"/>
          <w:szCs w:val="16"/>
        </w:rPr>
        <w:t>,  M</w:t>
      </w:r>
      <w:proofErr w:type="gramEnd"/>
      <w:r w:rsidRPr="00DA6199">
        <w:rPr>
          <w:sz w:val="16"/>
          <w:szCs w:val="16"/>
        </w:rPr>
        <w:t xml:space="preserve">.  2002. </w:t>
      </w:r>
      <w:proofErr w:type="gramStart"/>
      <w:r w:rsidRPr="00DA6199">
        <w:rPr>
          <w:i/>
          <w:sz w:val="16"/>
          <w:szCs w:val="16"/>
        </w:rPr>
        <w:t>Inductive  Learning</w:t>
      </w:r>
      <w:proofErr w:type="gramEnd"/>
      <w:r w:rsidRPr="00DA6199">
        <w:rPr>
          <w:i/>
          <w:sz w:val="16"/>
          <w:szCs w:val="16"/>
        </w:rPr>
        <w:t xml:space="preserve"> Algorithms  and Representations  for Text Categorization</w:t>
      </w:r>
      <w:r w:rsidRPr="00DA6199">
        <w:rPr>
          <w:sz w:val="16"/>
          <w:szCs w:val="16"/>
        </w:rPr>
        <w:t>.</w:t>
      </w:r>
      <w:r w:rsidR="00544DE0" w:rsidRPr="00DA6199">
        <w:rPr>
          <w:sz w:val="16"/>
          <w:szCs w:val="16"/>
        </w:rPr>
        <w:t xml:space="preserve">  </w:t>
      </w:r>
      <w:r w:rsidR="00544DE0">
        <w:tab/>
        <w:t xml:space="preserve"> </w:t>
      </w:r>
    </w:p>
    <w:sectPr w:rsidR="006575D8" w:rsidRPr="00544DE0" w:rsidSect="00286D44">
      <w:headerReference w:type="default" r:id="rId10"/>
      <w:footerReference w:type="default" r:id="rId11"/>
      <w:type w:val="continuous"/>
      <w:pgSz w:w="12240" w:h="15840" w:code="1"/>
      <w:pgMar w:top="1134" w:right="936" w:bottom="1008" w:left="936" w:header="432" w:footer="432" w:gutter="0"/>
      <w:cols w:num="2" w:space="51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8C6A4A" w14:textId="77777777" w:rsidR="006125F3" w:rsidRDefault="006125F3">
      <w:r>
        <w:separator/>
      </w:r>
    </w:p>
  </w:endnote>
  <w:endnote w:type="continuationSeparator" w:id="0">
    <w:p w14:paraId="4A58CA4A" w14:textId="77777777" w:rsidR="006125F3" w:rsidRDefault="006125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default"/>
    <w:sig w:usb0="00000000" w:usb1="00000000" w:usb2="00000000" w:usb3="00000000" w:csb0="000001FB" w:csb1="00000000"/>
  </w:font>
  <w:font w:name="Formata-Regular">
    <w:altName w:val="Times New Roman"/>
    <w:charset w:val="00"/>
    <w:family w:val="auto"/>
    <w:pitch w:val="default"/>
    <w:sig w:usb0="00000000"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Roman">
    <w:altName w:val="Times New Roman"/>
    <w:panose1 w:val="00000000000000000000"/>
    <w:charset w:val="00"/>
    <w:family w:val="roman"/>
    <w:notTrueType/>
    <w:pitch w:val="default"/>
  </w:font>
  <w:font w:name="DejaVu Sans">
    <w:altName w:val="MS Gothic"/>
    <w:charset w:val="80"/>
    <w:family w:val="auto"/>
    <w:pitch w:val="default"/>
  </w:font>
  <w:font w:name="Liberation Serif">
    <w:altName w:val="Times New Roman"/>
    <w:charset w:val="00"/>
    <w:family w:val="roman"/>
    <w:pitch w:val="variable"/>
  </w:font>
  <w:font w:name="Mangal">
    <w:panose1 w:val="00000400000000000000"/>
    <w:charset w:val="01"/>
    <w:family w:val="roman"/>
    <w:notTrueType/>
    <w:pitch w:val="variable"/>
    <w:sig w:usb0="00002000" w:usb1="00000000" w:usb2="00000000" w:usb3="00000000" w:csb0="0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3589347"/>
      <w:docPartObj>
        <w:docPartGallery w:val="Page Numbers (Bottom of Page)"/>
        <w:docPartUnique/>
      </w:docPartObj>
    </w:sdtPr>
    <w:sdtEndPr>
      <w:rPr>
        <w:noProof/>
      </w:rPr>
    </w:sdtEndPr>
    <w:sdtContent>
      <w:p w14:paraId="71BFCC6F" w14:textId="478AFBC3" w:rsidR="000E15C8" w:rsidRDefault="000E15C8">
        <w:pPr>
          <w:pStyle w:val="Footer"/>
          <w:jc w:val="center"/>
        </w:pPr>
        <w:r>
          <w:fldChar w:fldCharType="begin"/>
        </w:r>
        <w:r>
          <w:instrText xml:space="preserve"> PAGE   \* MERGEFORMAT </w:instrText>
        </w:r>
        <w:r>
          <w:fldChar w:fldCharType="separate"/>
        </w:r>
        <w:r w:rsidR="00F714F4">
          <w:rPr>
            <w:noProof/>
          </w:rPr>
          <w:t>1</w:t>
        </w:r>
        <w:r>
          <w:rPr>
            <w:noProof/>
          </w:rPr>
          <w:fldChar w:fldCharType="end"/>
        </w:r>
      </w:p>
    </w:sdtContent>
  </w:sdt>
  <w:p w14:paraId="6612B71B" w14:textId="77777777" w:rsidR="000E15C8" w:rsidRDefault="000E15C8">
    <w:pPr>
      <w:pStyle w:val="Footer"/>
    </w:pPr>
  </w:p>
  <w:p w14:paraId="77077F84" w14:textId="77777777" w:rsidR="000E15C8" w:rsidRDefault="000E15C8"/>
  <w:p w14:paraId="75B3DCB1" w14:textId="77777777" w:rsidR="000E15C8" w:rsidRDefault="000E15C8"/>
  <w:p w14:paraId="10266851" w14:textId="77777777" w:rsidR="000E15C8" w:rsidRDefault="000E15C8"/>
  <w:p w14:paraId="2C7CA233" w14:textId="77777777" w:rsidR="000E15C8" w:rsidRDefault="000E15C8"/>
  <w:p w14:paraId="44674FE6" w14:textId="77777777" w:rsidR="000E15C8" w:rsidRDefault="000E15C8"/>
  <w:p w14:paraId="4A710E6F" w14:textId="77777777" w:rsidR="000E15C8" w:rsidRDefault="000E15C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C994C0" w14:textId="77777777" w:rsidR="006125F3" w:rsidRDefault="006125F3"/>
  </w:footnote>
  <w:footnote w:type="continuationSeparator" w:id="0">
    <w:p w14:paraId="1F74CDF1" w14:textId="77777777" w:rsidR="006125F3" w:rsidRDefault="006125F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9625223"/>
      <w:docPartObj>
        <w:docPartGallery w:val="Page Numbers (Top of Page)"/>
        <w:docPartUnique/>
      </w:docPartObj>
    </w:sdtPr>
    <w:sdtEndPr/>
    <w:sdtContent>
      <w:p w14:paraId="52E52E45" w14:textId="77777777" w:rsidR="000E15C8" w:rsidRDefault="000E15C8">
        <w:pPr>
          <w:pStyle w:val="Header"/>
          <w:jc w:val="right"/>
        </w:pPr>
        <w:r>
          <w:rPr>
            <w:noProof/>
          </w:rPr>
          <mc:AlternateContent>
            <mc:Choice Requires="wps">
              <w:drawing>
                <wp:anchor distT="0" distB="0" distL="114300" distR="114300" simplePos="0" relativeHeight="251658240" behindDoc="0" locked="0" layoutInCell="1" allowOverlap="1" wp14:anchorId="2214A3A5" wp14:editId="0CD6B32E">
                  <wp:simplePos x="0" y="0"/>
                  <wp:positionH relativeFrom="column">
                    <wp:posOffset>182017</wp:posOffset>
                  </wp:positionH>
                  <wp:positionV relativeFrom="paragraph">
                    <wp:posOffset>10352</wp:posOffset>
                  </wp:positionV>
                  <wp:extent cx="6214745" cy="517585"/>
                  <wp:effectExtent l="0" t="0" r="0" b="0"/>
                  <wp:wrapNone/>
                  <wp:docPr id="12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4745" cy="5175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3C7137" w14:textId="7AE676B8" w:rsidR="000E15C8" w:rsidRPr="00DA6199" w:rsidRDefault="00DA6199">
                              <w:r w:rsidRPr="00B870C8">
                                <w:t xml:space="preserve">AJCSR [Academic Journal of Computer Science Research]                          </w:t>
                              </w:r>
                              <w:r w:rsidRPr="00B870C8">
                                <w:rPr>
                                  <w:lang w:val="id-ID"/>
                                </w:rPr>
                                <w:t xml:space="preserve">   </w:t>
                              </w:r>
                              <w:r w:rsidRPr="00B870C8">
                                <w:t xml:space="preserve">                     Vol. 2 No. </w:t>
                              </w:r>
                              <w:r>
                                <w:rPr>
                                  <w:lang w:val="id-ID"/>
                                </w:rPr>
                                <w:t>2</w:t>
                              </w:r>
                              <w:r w:rsidRPr="00B870C8">
                                <w:t>, J</w:t>
                              </w:r>
                              <w:r>
                                <w:rPr>
                                  <w:lang w:val="id-ID"/>
                                </w:rPr>
                                <w:t>ul</w:t>
                              </w:r>
                              <w:r w:rsidRPr="00B870C8">
                                <w:t>y 202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214A3A5" id="_x0000_t202" coordsize="21600,21600" o:spt="202" path="m,l,21600r21600,l21600,xe">
                  <v:stroke joinstyle="miter"/>
                  <v:path gradientshapeok="t" o:connecttype="rect"/>
                </v:shapetype>
                <v:shape id="Text Box 1" o:spid="_x0000_s1026" type="#_x0000_t202" style="position:absolute;left:0;text-align:left;margin-left:14.35pt;margin-top:.8pt;width:489.35pt;height:40.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" stroked="f">
                  <v:textbox>
                    <w:txbxContent>
                      <w:p w14:paraId="373C7137" w14:textId="7AE676B8" w:rsidR="000E15C8" w:rsidRPr="00DA6199" w:rsidRDefault="00DA6199">
                        <w:r w:rsidRPr="00B870C8">
                          <w:t xml:space="preserve">AJCSR [Academic Journal of Computer Science Research]                          </w:t>
                        </w:r>
                        <w:r w:rsidRPr="00B870C8">
                          <w:rPr>
                            <w:lang w:val="id-ID"/>
                          </w:rPr>
                          <w:t xml:space="preserve">   </w:t>
                        </w:r>
                        <w:r w:rsidRPr="00B870C8">
                          <w:t xml:space="preserve">                     Vol. 2 No. </w:t>
                        </w:r>
                        <w:r>
                          <w:rPr>
                            <w:lang w:val="id-ID"/>
                          </w:rPr>
                          <w:t>2</w:t>
                        </w:r>
                        <w:r w:rsidRPr="00B870C8">
                          <w:t>, J</w:t>
                        </w:r>
                        <w:r>
                          <w:rPr>
                            <w:lang w:val="id-ID"/>
                          </w:rPr>
                          <w:t>ul</w:t>
                        </w:r>
                        <w:r w:rsidRPr="00B870C8">
                          <w:t>y 2020</w:t>
                        </w:r>
                      </w:p>
                    </w:txbxContent>
                  </v:textbox>
                </v:shape>
              </w:pict>
            </mc:Fallback>
          </mc:AlternateContent>
        </w:r>
      </w:p>
      <w:p w14:paraId="3D2CFD4F" w14:textId="77777777" w:rsidR="000E15C8" w:rsidRDefault="006125F3">
        <w:pPr>
          <w:pStyle w:val="Header"/>
          <w:jc w:val="right"/>
        </w:pPr>
      </w:p>
    </w:sdtContent>
  </w:sdt>
  <w:p w14:paraId="01FE9D4A" w14:textId="77777777" w:rsidR="000E15C8" w:rsidRDefault="000E15C8">
    <w:pPr>
      <w:pStyle w:val="Header"/>
    </w:pPr>
  </w:p>
  <w:p w14:paraId="1FE4CE57" w14:textId="77777777" w:rsidR="000E15C8" w:rsidRDefault="000E15C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1D92CDCC"/>
    <w:lvl w:ilvl="0">
      <w:start w:val="2"/>
      <w:numFmt w:val="upperRoman"/>
      <w:pStyle w:val="Heading1"/>
      <w:lvlText w:val="%1."/>
      <w:lvlJc w:val="left"/>
      <w:pPr>
        <w:ind w:left="0" w:firstLine="0"/>
      </w:pPr>
      <w:rPr>
        <w:rFonts w:hint="default"/>
      </w:rPr>
    </w:lvl>
    <w:lvl w:ilvl="1">
      <w:start w:val="1"/>
      <w:numFmt w:val="upperLetter"/>
      <w:pStyle w:val="Heading2"/>
      <w:lvlText w:val="%2."/>
      <w:lvlJc w:val="left"/>
      <w:pPr>
        <w:ind w:left="0" w:firstLine="0"/>
      </w:pPr>
      <w:rPr>
        <w:rFonts w:hint="default"/>
        <w:b w:val="0"/>
      </w:rPr>
    </w:lvl>
    <w:lvl w:ilvl="2">
      <w:start w:val="1"/>
      <w:numFmt w:val="decimal"/>
      <w:pStyle w:val="Heading3"/>
      <w:lvlText w:val="%3)"/>
      <w:lvlJc w:val="left"/>
      <w:pPr>
        <w:ind w:left="0" w:firstLine="0"/>
      </w:pPr>
      <w:rPr>
        <w:rFonts w:hint="default"/>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
    <w:nsid w:val="203C5D76"/>
    <w:multiLevelType w:val="hybridMultilevel"/>
    <w:tmpl w:val="358217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3">
    <w:nsid w:val="3BF61D59"/>
    <w:multiLevelType w:val="hybridMultilevel"/>
    <w:tmpl w:val="B70837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400759"/>
    <w:multiLevelType w:val="hybridMultilevel"/>
    <w:tmpl w:val="4258B5F2"/>
    <w:lvl w:ilvl="0" w:tplc="90C8F51E">
      <w:start w:val="1"/>
      <w:numFmt w:val="decimal"/>
      <w:lvlText w:val="%1."/>
      <w:lvlJc w:val="left"/>
      <w:pPr>
        <w:ind w:left="644" w:hanging="360"/>
      </w:pPr>
      <w:rPr>
        <w:rFonts w:hint="default"/>
        <w:sz w:val="2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49015E09"/>
    <w:multiLevelType w:val="hybridMultilevel"/>
    <w:tmpl w:val="948C2E60"/>
    <w:lvl w:ilvl="0" w:tplc="84366DE2">
      <w:start w:val="1"/>
      <w:numFmt w:val="decimal"/>
      <w:lvlText w:val="%1."/>
      <w:lvlJc w:val="left"/>
      <w:pPr>
        <w:ind w:left="644" w:hanging="360"/>
      </w:pPr>
      <w:rPr>
        <w:rFonts w:hint="default"/>
        <w:sz w:val="2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4F9C566E"/>
    <w:multiLevelType w:val="hybridMultilevel"/>
    <w:tmpl w:val="44DC0AD6"/>
    <w:lvl w:ilvl="0" w:tplc="D99A62E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nsid w:val="525D6FFA"/>
    <w:multiLevelType w:val="hybridMultilevel"/>
    <w:tmpl w:val="170C77E4"/>
    <w:lvl w:ilvl="0" w:tplc="8BA6D460">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54F33A45"/>
    <w:multiLevelType w:val="multilevel"/>
    <w:tmpl w:val="4B14D22C"/>
    <w:lvl w:ilvl="0">
      <w:start w:val="1"/>
      <w:numFmt w:val="upperRoman"/>
      <w:lvlText w:val="%1."/>
      <w:lvlJc w:val="right"/>
      <w:rPr>
        <w:sz w:val="20"/>
        <w:szCs w:val="20"/>
      </w:rPr>
    </w:lvl>
    <w:lvl w:ilvl="1">
      <w:start w:val="1"/>
      <w:numFmt w:val="upperLetter"/>
      <w:lvlText w:val="%2."/>
      <w:lvlJc w:val="left"/>
      <w:rPr>
        <w:b w:val="0"/>
        <w:i/>
        <w:sz w:val="20"/>
        <w:szCs w:val="2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9">
    <w:nsid w:val="585E521B"/>
    <w:multiLevelType w:val="hybridMultilevel"/>
    <w:tmpl w:val="675801D2"/>
    <w:lvl w:ilvl="0" w:tplc="4CC48258">
      <w:start w:val="1"/>
      <w:numFmt w:val="decimal"/>
      <w:lvlText w:val="%1."/>
      <w:lvlJc w:val="left"/>
      <w:pPr>
        <w:ind w:left="922" w:hanging="360"/>
      </w:pPr>
      <w:rPr>
        <w:sz w:val="20"/>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0">
    <w:nsid w:val="77FC51CC"/>
    <w:multiLevelType w:val="hybridMultilevel"/>
    <w:tmpl w:val="98DCC434"/>
    <w:lvl w:ilvl="0" w:tplc="F51836E0">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1">
    <w:nsid w:val="79AD384A"/>
    <w:multiLevelType w:val="hybridMultilevel"/>
    <w:tmpl w:val="9A981E48"/>
    <w:lvl w:ilvl="0" w:tplc="0CB86B1E">
      <w:start w:val="1"/>
      <w:numFmt w:val="decimal"/>
      <w:lvlText w:val="%1."/>
      <w:lvlJc w:val="left"/>
      <w:pPr>
        <w:ind w:left="562" w:hanging="360"/>
      </w:pPr>
      <w:rPr>
        <w:rFonts w:hint="default"/>
        <w:sz w:val="20"/>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num w:numId="1">
    <w:abstractNumId w:val="2"/>
  </w:num>
  <w:num w:numId="2">
    <w:abstractNumId w:val="0"/>
  </w:num>
  <w:num w:numId="3">
    <w:abstractNumId w:val="8"/>
  </w:num>
  <w:num w:numId="4">
    <w:abstractNumId w:val="4"/>
  </w:num>
  <w:num w:numId="5">
    <w:abstractNumId w:val="9"/>
  </w:num>
  <w:num w:numId="6">
    <w:abstractNumId w:val="11"/>
  </w:num>
  <w:num w:numId="7">
    <w:abstractNumId w:val="10"/>
  </w:num>
  <w:num w:numId="8">
    <w:abstractNumId w:val="7"/>
  </w:num>
  <w:num w:numId="9">
    <w:abstractNumId w:val="5"/>
  </w:num>
  <w:num w:numId="10">
    <w:abstractNumId w:val="1"/>
  </w:num>
  <w:num w:numId="11">
    <w:abstractNumId w:val="3"/>
  </w:num>
  <w:num w:numId="12">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hideSpellingErrors/>
  <w:proofState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35B"/>
    <w:rsid w:val="0000094E"/>
    <w:rsid w:val="00000F08"/>
    <w:rsid w:val="00002368"/>
    <w:rsid w:val="0000633C"/>
    <w:rsid w:val="00006D3C"/>
    <w:rsid w:val="0001065F"/>
    <w:rsid w:val="00011EB7"/>
    <w:rsid w:val="00012F5F"/>
    <w:rsid w:val="000138ED"/>
    <w:rsid w:val="0001406F"/>
    <w:rsid w:val="000160FC"/>
    <w:rsid w:val="000172E7"/>
    <w:rsid w:val="00022AE4"/>
    <w:rsid w:val="00023E4E"/>
    <w:rsid w:val="0002433A"/>
    <w:rsid w:val="00024C82"/>
    <w:rsid w:val="00026E94"/>
    <w:rsid w:val="000302AE"/>
    <w:rsid w:val="00030306"/>
    <w:rsid w:val="00031AB9"/>
    <w:rsid w:val="00036F02"/>
    <w:rsid w:val="00037165"/>
    <w:rsid w:val="00037D23"/>
    <w:rsid w:val="00037D4E"/>
    <w:rsid w:val="000417A7"/>
    <w:rsid w:val="0004196F"/>
    <w:rsid w:val="000427C0"/>
    <w:rsid w:val="00042E13"/>
    <w:rsid w:val="00045970"/>
    <w:rsid w:val="00045BCB"/>
    <w:rsid w:val="0004740B"/>
    <w:rsid w:val="00050B4D"/>
    <w:rsid w:val="00051818"/>
    <w:rsid w:val="00051ED1"/>
    <w:rsid w:val="00053D99"/>
    <w:rsid w:val="00054895"/>
    <w:rsid w:val="000554AD"/>
    <w:rsid w:val="00055F29"/>
    <w:rsid w:val="0005711F"/>
    <w:rsid w:val="00060388"/>
    <w:rsid w:val="00060DAC"/>
    <w:rsid w:val="00061430"/>
    <w:rsid w:val="00065FA7"/>
    <w:rsid w:val="0006732D"/>
    <w:rsid w:val="00067993"/>
    <w:rsid w:val="000709CA"/>
    <w:rsid w:val="0007311D"/>
    <w:rsid w:val="00073519"/>
    <w:rsid w:val="00073B7D"/>
    <w:rsid w:val="0007420B"/>
    <w:rsid w:val="00075847"/>
    <w:rsid w:val="0007768E"/>
    <w:rsid w:val="0007777E"/>
    <w:rsid w:val="00081305"/>
    <w:rsid w:val="00081CAB"/>
    <w:rsid w:val="00082243"/>
    <w:rsid w:val="0008369C"/>
    <w:rsid w:val="000843D4"/>
    <w:rsid w:val="000849FD"/>
    <w:rsid w:val="0008554F"/>
    <w:rsid w:val="00085DEB"/>
    <w:rsid w:val="00085EE6"/>
    <w:rsid w:val="00091359"/>
    <w:rsid w:val="000926D1"/>
    <w:rsid w:val="00092C7B"/>
    <w:rsid w:val="00093A93"/>
    <w:rsid w:val="00093C4C"/>
    <w:rsid w:val="00096142"/>
    <w:rsid w:val="000A1019"/>
    <w:rsid w:val="000A168B"/>
    <w:rsid w:val="000A2B0F"/>
    <w:rsid w:val="000A2BC3"/>
    <w:rsid w:val="000A2DFF"/>
    <w:rsid w:val="000A34E3"/>
    <w:rsid w:val="000A73BD"/>
    <w:rsid w:val="000A74F1"/>
    <w:rsid w:val="000A7A5E"/>
    <w:rsid w:val="000B1262"/>
    <w:rsid w:val="000B2B53"/>
    <w:rsid w:val="000B41BB"/>
    <w:rsid w:val="000B4235"/>
    <w:rsid w:val="000B6654"/>
    <w:rsid w:val="000C0788"/>
    <w:rsid w:val="000C0BDA"/>
    <w:rsid w:val="000C2775"/>
    <w:rsid w:val="000C2BE6"/>
    <w:rsid w:val="000C46E3"/>
    <w:rsid w:val="000C4AED"/>
    <w:rsid w:val="000C5BFA"/>
    <w:rsid w:val="000C628F"/>
    <w:rsid w:val="000D1CF7"/>
    <w:rsid w:val="000D2BDE"/>
    <w:rsid w:val="000D4473"/>
    <w:rsid w:val="000D4581"/>
    <w:rsid w:val="000D4A58"/>
    <w:rsid w:val="000D5791"/>
    <w:rsid w:val="000E0338"/>
    <w:rsid w:val="000E15C8"/>
    <w:rsid w:val="000E3267"/>
    <w:rsid w:val="000E3625"/>
    <w:rsid w:val="000E41E1"/>
    <w:rsid w:val="000E4B8F"/>
    <w:rsid w:val="000E59E4"/>
    <w:rsid w:val="000F030A"/>
    <w:rsid w:val="000F1F0E"/>
    <w:rsid w:val="000F3428"/>
    <w:rsid w:val="000F3838"/>
    <w:rsid w:val="000F3FB3"/>
    <w:rsid w:val="000F4424"/>
    <w:rsid w:val="001009F1"/>
    <w:rsid w:val="001029FC"/>
    <w:rsid w:val="00104BB0"/>
    <w:rsid w:val="00105F8A"/>
    <w:rsid w:val="0010794E"/>
    <w:rsid w:val="00112E97"/>
    <w:rsid w:val="0011501D"/>
    <w:rsid w:val="001157C7"/>
    <w:rsid w:val="00116234"/>
    <w:rsid w:val="001173FC"/>
    <w:rsid w:val="00117E30"/>
    <w:rsid w:val="00117E94"/>
    <w:rsid w:val="00117FB1"/>
    <w:rsid w:val="001201F6"/>
    <w:rsid w:val="001205A8"/>
    <w:rsid w:val="001210C8"/>
    <w:rsid w:val="00122B71"/>
    <w:rsid w:val="0012372A"/>
    <w:rsid w:val="001249BE"/>
    <w:rsid w:val="00124DB6"/>
    <w:rsid w:val="00124F61"/>
    <w:rsid w:val="00125340"/>
    <w:rsid w:val="00126AC5"/>
    <w:rsid w:val="00130B8A"/>
    <w:rsid w:val="001327CA"/>
    <w:rsid w:val="0013354F"/>
    <w:rsid w:val="00134159"/>
    <w:rsid w:val="0013514A"/>
    <w:rsid w:val="00135939"/>
    <w:rsid w:val="00135F5B"/>
    <w:rsid w:val="00137877"/>
    <w:rsid w:val="00141184"/>
    <w:rsid w:val="00142C45"/>
    <w:rsid w:val="00142C99"/>
    <w:rsid w:val="001436EE"/>
    <w:rsid w:val="001438E9"/>
    <w:rsid w:val="00143F2E"/>
    <w:rsid w:val="00144E72"/>
    <w:rsid w:val="0014549F"/>
    <w:rsid w:val="00146B57"/>
    <w:rsid w:val="00147B3C"/>
    <w:rsid w:val="001517CA"/>
    <w:rsid w:val="00151D08"/>
    <w:rsid w:val="00152698"/>
    <w:rsid w:val="0015330C"/>
    <w:rsid w:val="00160375"/>
    <w:rsid w:val="00162728"/>
    <w:rsid w:val="00162A33"/>
    <w:rsid w:val="00162B67"/>
    <w:rsid w:val="00163BEA"/>
    <w:rsid w:val="00164093"/>
    <w:rsid w:val="0016514E"/>
    <w:rsid w:val="001655C1"/>
    <w:rsid w:val="00165E55"/>
    <w:rsid w:val="00166C0F"/>
    <w:rsid w:val="0017119F"/>
    <w:rsid w:val="0017266D"/>
    <w:rsid w:val="00172E9C"/>
    <w:rsid w:val="0017340F"/>
    <w:rsid w:val="001768FF"/>
    <w:rsid w:val="001770B2"/>
    <w:rsid w:val="0018065A"/>
    <w:rsid w:val="0018081B"/>
    <w:rsid w:val="00181F9F"/>
    <w:rsid w:val="001840BC"/>
    <w:rsid w:val="001842E1"/>
    <w:rsid w:val="00184D41"/>
    <w:rsid w:val="00185C6A"/>
    <w:rsid w:val="001912C8"/>
    <w:rsid w:val="001939F3"/>
    <w:rsid w:val="001957F1"/>
    <w:rsid w:val="001966E6"/>
    <w:rsid w:val="001972AF"/>
    <w:rsid w:val="001A0277"/>
    <w:rsid w:val="001A3665"/>
    <w:rsid w:val="001A367D"/>
    <w:rsid w:val="001A4C99"/>
    <w:rsid w:val="001A60B1"/>
    <w:rsid w:val="001A72E2"/>
    <w:rsid w:val="001A72E5"/>
    <w:rsid w:val="001B0AC4"/>
    <w:rsid w:val="001B1993"/>
    <w:rsid w:val="001B245E"/>
    <w:rsid w:val="001B36B1"/>
    <w:rsid w:val="001B45AD"/>
    <w:rsid w:val="001B5DD6"/>
    <w:rsid w:val="001B6D3F"/>
    <w:rsid w:val="001B7F91"/>
    <w:rsid w:val="001D2E4A"/>
    <w:rsid w:val="001D2EE0"/>
    <w:rsid w:val="001E0032"/>
    <w:rsid w:val="001E055E"/>
    <w:rsid w:val="001E2081"/>
    <w:rsid w:val="001E221F"/>
    <w:rsid w:val="001E26CC"/>
    <w:rsid w:val="001E4A26"/>
    <w:rsid w:val="001E6085"/>
    <w:rsid w:val="001E7B7A"/>
    <w:rsid w:val="001F265B"/>
    <w:rsid w:val="001F352E"/>
    <w:rsid w:val="001F3ACA"/>
    <w:rsid w:val="001F42A2"/>
    <w:rsid w:val="001F4C5C"/>
    <w:rsid w:val="001F527C"/>
    <w:rsid w:val="001F7517"/>
    <w:rsid w:val="00200537"/>
    <w:rsid w:val="00203938"/>
    <w:rsid w:val="00204478"/>
    <w:rsid w:val="002052C7"/>
    <w:rsid w:val="00205636"/>
    <w:rsid w:val="00206C98"/>
    <w:rsid w:val="00207E5F"/>
    <w:rsid w:val="00210B5F"/>
    <w:rsid w:val="0021238E"/>
    <w:rsid w:val="00212844"/>
    <w:rsid w:val="00214E2E"/>
    <w:rsid w:val="00215207"/>
    <w:rsid w:val="00216141"/>
    <w:rsid w:val="0021695E"/>
    <w:rsid w:val="00217186"/>
    <w:rsid w:val="00217A96"/>
    <w:rsid w:val="00220271"/>
    <w:rsid w:val="00221EFE"/>
    <w:rsid w:val="002228E8"/>
    <w:rsid w:val="002252A9"/>
    <w:rsid w:val="00230367"/>
    <w:rsid w:val="00236928"/>
    <w:rsid w:val="00236A3A"/>
    <w:rsid w:val="00237708"/>
    <w:rsid w:val="0024015B"/>
    <w:rsid w:val="00240190"/>
    <w:rsid w:val="00240E45"/>
    <w:rsid w:val="00242943"/>
    <w:rsid w:val="002434A1"/>
    <w:rsid w:val="00243649"/>
    <w:rsid w:val="002458C9"/>
    <w:rsid w:val="002465CF"/>
    <w:rsid w:val="00250C00"/>
    <w:rsid w:val="002528FB"/>
    <w:rsid w:val="00254844"/>
    <w:rsid w:val="00254BF4"/>
    <w:rsid w:val="002557EC"/>
    <w:rsid w:val="00261731"/>
    <w:rsid w:val="002619E5"/>
    <w:rsid w:val="00262212"/>
    <w:rsid w:val="00262D20"/>
    <w:rsid w:val="00263943"/>
    <w:rsid w:val="00263E43"/>
    <w:rsid w:val="00263F24"/>
    <w:rsid w:val="0026440D"/>
    <w:rsid w:val="00264784"/>
    <w:rsid w:val="00264FDE"/>
    <w:rsid w:val="00265F4C"/>
    <w:rsid w:val="00266333"/>
    <w:rsid w:val="00266862"/>
    <w:rsid w:val="0026723C"/>
    <w:rsid w:val="002675A6"/>
    <w:rsid w:val="0026773C"/>
    <w:rsid w:val="0026780B"/>
    <w:rsid w:val="00267B35"/>
    <w:rsid w:val="002712C2"/>
    <w:rsid w:val="002720AC"/>
    <w:rsid w:val="0027328C"/>
    <w:rsid w:val="0027510B"/>
    <w:rsid w:val="0028016D"/>
    <w:rsid w:val="00281401"/>
    <w:rsid w:val="00284165"/>
    <w:rsid w:val="00284A24"/>
    <w:rsid w:val="00285A29"/>
    <w:rsid w:val="00286D44"/>
    <w:rsid w:val="0028738B"/>
    <w:rsid w:val="00287971"/>
    <w:rsid w:val="002879F1"/>
    <w:rsid w:val="0029061C"/>
    <w:rsid w:val="0029106C"/>
    <w:rsid w:val="002921D0"/>
    <w:rsid w:val="00293271"/>
    <w:rsid w:val="0029622E"/>
    <w:rsid w:val="00296B96"/>
    <w:rsid w:val="0029751B"/>
    <w:rsid w:val="002A008A"/>
    <w:rsid w:val="002A1196"/>
    <w:rsid w:val="002A1766"/>
    <w:rsid w:val="002A1DD8"/>
    <w:rsid w:val="002A22CD"/>
    <w:rsid w:val="002A4A32"/>
    <w:rsid w:val="002A724D"/>
    <w:rsid w:val="002A796C"/>
    <w:rsid w:val="002B3601"/>
    <w:rsid w:val="002B4633"/>
    <w:rsid w:val="002B75F7"/>
    <w:rsid w:val="002B77B5"/>
    <w:rsid w:val="002C1766"/>
    <w:rsid w:val="002C1AC4"/>
    <w:rsid w:val="002C6C41"/>
    <w:rsid w:val="002C72D7"/>
    <w:rsid w:val="002C72F5"/>
    <w:rsid w:val="002D1682"/>
    <w:rsid w:val="002D1E98"/>
    <w:rsid w:val="002D247C"/>
    <w:rsid w:val="002D25A6"/>
    <w:rsid w:val="002D2FD9"/>
    <w:rsid w:val="002D3A78"/>
    <w:rsid w:val="002D4085"/>
    <w:rsid w:val="002D42C6"/>
    <w:rsid w:val="002D6557"/>
    <w:rsid w:val="002D7E5E"/>
    <w:rsid w:val="002E13BC"/>
    <w:rsid w:val="002E2B46"/>
    <w:rsid w:val="002E3E90"/>
    <w:rsid w:val="002E3F7F"/>
    <w:rsid w:val="002E4D51"/>
    <w:rsid w:val="002F11C7"/>
    <w:rsid w:val="002F2669"/>
    <w:rsid w:val="002F27DC"/>
    <w:rsid w:val="002F2871"/>
    <w:rsid w:val="002F287F"/>
    <w:rsid w:val="002F2B8B"/>
    <w:rsid w:val="002F3A37"/>
    <w:rsid w:val="002F4417"/>
    <w:rsid w:val="002F499F"/>
    <w:rsid w:val="002F4F0C"/>
    <w:rsid w:val="002F707C"/>
    <w:rsid w:val="002F7302"/>
    <w:rsid w:val="002F7910"/>
    <w:rsid w:val="003006BE"/>
    <w:rsid w:val="00310C41"/>
    <w:rsid w:val="00311F67"/>
    <w:rsid w:val="003123A7"/>
    <w:rsid w:val="00313B35"/>
    <w:rsid w:val="0031690D"/>
    <w:rsid w:val="00316CA5"/>
    <w:rsid w:val="00321C0B"/>
    <w:rsid w:val="0032492F"/>
    <w:rsid w:val="00324EFB"/>
    <w:rsid w:val="003250C9"/>
    <w:rsid w:val="0032528E"/>
    <w:rsid w:val="00325398"/>
    <w:rsid w:val="00327C1C"/>
    <w:rsid w:val="00330C66"/>
    <w:rsid w:val="003322C6"/>
    <w:rsid w:val="0033263B"/>
    <w:rsid w:val="003347A2"/>
    <w:rsid w:val="00335B73"/>
    <w:rsid w:val="00336004"/>
    <w:rsid w:val="003369DA"/>
    <w:rsid w:val="00341085"/>
    <w:rsid w:val="00342090"/>
    <w:rsid w:val="003427CE"/>
    <w:rsid w:val="00343E5D"/>
    <w:rsid w:val="003443BC"/>
    <w:rsid w:val="00344F31"/>
    <w:rsid w:val="003452EC"/>
    <w:rsid w:val="00345718"/>
    <w:rsid w:val="00347827"/>
    <w:rsid w:val="00351B68"/>
    <w:rsid w:val="00353063"/>
    <w:rsid w:val="00354035"/>
    <w:rsid w:val="00354560"/>
    <w:rsid w:val="003600B0"/>
    <w:rsid w:val="00360269"/>
    <w:rsid w:val="0036091E"/>
    <w:rsid w:val="003613BE"/>
    <w:rsid w:val="0036157C"/>
    <w:rsid w:val="00361C6E"/>
    <w:rsid w:val="003623FB"/>
    <w:rsid w:val="00363B32"/>
    <w:rsid w:val="00363B37"/>
    <w:rsid w:val="00365A47"/>
    <w:rsid w:val="00366489"/>
    <w:rsid w:val="00367782"/>
    <w:rsid w:val="00373053"/>
    <w:rsid w:val="00373D2F"/>
    <w:rsid w:val="0037534E"/>
    <w:rsid w:val="0037551B"/>
    <w:rsid w:val="00376465"/>
    <w:rsid w:val="003775F7"/>
    <w:rsid w:val="003779C8"/>
    <w:rsid w:val="00384E9B"/>
    <w:rsid w:val="003879E2"/>
    <w:rsid w:val="00390379"/>
    <w:rsid w:val="00392DBA"/>
    <w:rsid w:val="0039345C"/>
    <w:rsid w:val="00394718"/>
    <w:rsid w:val="00394C18"/>
    <w:rsid w:val="00395630"/>
    <w:rsid w:val="003A3232"/>
    <w:rsid w:val="003A3E71"/>
    <w:rsid w:val="003A489B"/>
    <w:rsid w:val="003A4994"/>
    <w:rsid w:val="003A5191"/>
    <w:rsid w:val="003A5E1E"/>
    <w:rsid w:val="003B16CE"/>
    <w:rsid w:val="003B1B8D"/>
    <w:rsid w:val="003B5EF5"/>
    <w:rsid w:val="003B7713"/>
    <w:rsid w:val="003C0CC3"/>
    <w:rsid w:val="003C29AE"/>
    <w:rsid w:val="003C3030"/>
    <w:rsid w:val="003C3322"/>
    <w:rsid w:val="003C4DDF"/>
    <w:rsid w:val="003C68C2"/>
    <w:rsid w:val="003D18F3"/>
    <w:rsid w:val="003D2239"/>
    <w:rsid w:val="003D3871"/>
    <w:rsid w:val="003D4382"/>
    <w:rsid w:val="003D4CAE"/>
    <w:rsid w:val="003D4E66"/>
    <w:rsid w:val="003D6C82"/>
    <w:rsid w:val="003E08DF"/>
    <w:rsid w:val="003E09E8"/>
    <w:rsid w:val="003E1227"/>
    <w:rsid w:val="003E294D"/>
    <w:rsid w:val="003E3884"/>
    <w:rsid w:val="003E4785"/>
    <w:rsid w:val="003E54BE"/>
    <w:rsid w:val="003E54D3"/>
    <w:rsid w:val="003E7E4D"/>
    <w:rsid w:val="003F26BD"/>
    <w:rsid w:val="003F2EE7"/>
    <w:rsid w:val="003F48A1"/>
    <w:rsid w:val="003F52AD"/>
    <w:rsid w:val="003F5E58"/>
    <w:rsid w:val="003F723E"/>
    <w:rsid w:val="003F7F33"/>
    <w:rsid w:val="00400B63"/>
    <w:rsid w:val="00400D0F"/>
    <w:rsid w:val="00402297"/>
    <w:rsid w:val="00404DAA"/>
    <w:rsid w:val="00407FCB"/>
    <w:rsid w:val="00411CBB"/>
    <w:rsid w:val="00414AD2"/>
    <w:rsid w:val="00414FF3"/>
    <w:rsid w:val="00415BE4"/>
    <w:rsid w:val="00417537"/>
    <w:rsid w:val="00417DC5"/>
    <w:rsid w:val="00417E4C"/>
    <w:rsid w:val="00420E70"/>
    <w:rsid w:val="004213AE"/>
    <w:rsid w:val="00422344"/>
    <w:rsid w:val="00422AEE"/>
    <w:rsid w:val="004248B6"/>
    <w:rsid w:val="00424C48"/>
    <w:rsid w:val="00425E92"/>
    <w:rsid w:val="004306F2"/>
    <w:rsid w:val="0043144F"/>
    <w:rsid w:val="004314B2"/>
    <w:rsid w:val="00431BFA"/>
    <w:rsid w:val="00433447"/>
    <w:rsid w:val="00433EF2"/>
    <w:rsid w:val="00433F00"/>
    <w:rsid w:val="004353CF"/>
    <w:rsid w:val="00435442"/>
    <w:rsid w:val="0043706B"/>
    <w:rsid w:val="00440EED"/>
    <w:rsid w:val="00441B50"/>
    <w:rsid w:val="00441E4A"/>
    <w:rsid w:val="00444396"/>
    <w:rsid w:val="00450C5D"/>
    <w:rsid w:val="00451B90"/>
    <w:rsid w:val="0045219B"/>
    <w:rsid w:val="00453856"/>
    <w:rsid w:val="00453BAA"/>
    <w:rsid w:val="0045551C"/>
    <w:rsid w:val="00455612"/>
    <w:rsid w:val="00456B5E"/>
    <w:rsid w:val="00456D47"/>
    <w:rsid w:val="00460288"/>
    <w:rsid w:val="004612E2"/>
    <w:rsid w:val="004615D7"/>
    <w:rsid w:val="004631BC"/>
    <w:rsid w:val="00463B22"/>
    <w:rsid w:val="004658F3"/>
    <w:rsid w:val="00467562"/>
    <w:rsid w:val="00467D97"/>
    <w:rsid w:val="00471401"/>
    <w:rsid w:val="00471432"/>
    <w:rsid w:val="004720F0"/>
    <w:rsid w:val="00473963"/>
    <w:rsid w:val="00473970"/>
    <w:rsid w:val="00476194"/>
    <w:rsid w:val="00476B2E"/>
    <w:rsid w:val="00476E1B"/>
    <w:rsid w:val="00481985"/>
    <w:rsid w:val="00481DDF"/>
    <w:rsid w:val="00481EAE"/>
    <w:rsid w:val="0048290B"/>
    <w:rsid w:val="00483118"/>
    <w:rsid w:val="00484761"/>
    <w:rsid w:val="00484DD5"/>
    <w:rsid w:val="00490A89"/>
    <w:rsid w:val="00490BE3"/>
    <w:rsid w:val="004912D8"/>
    <w:rsid w:val="00491694"/>
    <w:rsid w:val="0049182B"/>
    <w:rsid w:val="004921ED"/>
    <w:rsid w:val="00492AE2"/>
    <w:rsid w:val="004949C6"/>
    <w:rsid w:val="00494B67"/>
    <w:rsid w:val="00494D5A"/>
    <w:rsid w:val="0049517F"/>
    <w:rsid w:val="004967B6"/>
    <w:rsid w:val="00497109"/>
    <w:rsid w:val="00497498"/>
    <w:rsid w:val="004A1408"/>
    <w:rsid w:val="004A19B4"/>
    <w:rsid w:val="004A24C7"/>
    <w:rsid w:val="004A274E"/>
    <w:rsid w:val="004A409D"/>
    <w:rsid w:val="004A5045"/>
    <w:rsid w:val="004A60F1"/>
    <w:rsid w:val="004A6908"/>
    <w:rsid w:val="004A76F3"/>
    <w:rsid w:val="004A7874"/>
    <w:rsid w:val="004B27C3"/>
    <w:rsid w:val="004B4C3D"/>
    <w:rsid w:val="004C0784"/>
    <w:rsid w:val="004C12B4"/>
    <w:rsid w:val="004C1E16"/>
    <w:rsid w:val="004C2543"/>
    <w:rsid w:val="004C31A8"/>
    <w:rsid w:val="004C3DB3"/>
    <w:rsid w:val="004C46BE"/>
    <w:rsid w:val="004C4951"/>
    <w:rsid w:val="004C744F"/>
    <w:rsid w:val="004D15CA"/>
    <w:rsid w:val="004D2452"/>
    <w:rsid w:val="004D2B7E"/>
    <w:rsid w:val="004D33E5"/>
    <w:rsid w:val="004D3AE8"/>
    <w:rsid w:val="004D599D"/>
    <w:rsid w:val="004D656B"/>
    <w:rsid w:val="004E05CC"/>
    <w:rsid w:val="004E158E"/>
    <w:rsid w:val="004E1915"/>
    <w:rsid w:val="004E3E4C"/>
    <w:rsid w:val="004E4C06"/>
    <w:rsid w:val="004E5BC6"/>
    <w:rsid w:val="004E6089"/>
    <w:rsid w:val="004F1961"/>
    <w:rsid w:val="004F23A0"/>
    <w:rsid w:val="004F3483"/>
    <w:rsid w:val="004F74EA"/>
    <w:rsid w:val="004F7AA0"/>
    <w:rsid w:val="005003E3"/>
    <w:rsid w:val="005024B5"/>
    <w:rsid w:val="00503822"/>
    <w:rsid w:val="00504B6A"/>
    <w:rsid w:val="005051B2"/>
    <w:rsid w:val="005052CD"/>
    <w:rsid w:val="0050740C"/>
    <w:rsid w:val="005078E2"/>
    <w:rsid w:val="00507C96"/>
    <w:rsid w:val="00507F81"/>
    <w:rsid w:val="0051471A"/>
    <w:rsid w:val="00514D62"/>
    <w:rsid w:val="00515A8C"/>
    <w:rsid w:val="00520D0D"/>
    <w:rsid w:val="005222E1"/>
    <w:rsid w:val="005223A5"/>
    <w:rsid w:val="005269CC"/>
    <w:rsid w:val="005316F1"/>
    <w:rsid w:val="00533BDF"/>
    <w:rsid w:val="00536C2F"/>
    <w:rsid w:val="00536E8D"/>
    <w:rsid w:val="00541338"/>
    <w:rsid w:val="00543EBD"/>
    <w:rsid w:val="005447E4"/>
    <w:rsid w:val="00544DE0"/>
    <w:rsid w:val="0054743B"/>
    <w:rsid w:val="00550A26"/>
    <w:rsid w:val="00550A88"/>
    <w:rsid w:val="00550BF5"/>
    <w:rsid w:val="00550D9C"/>
    <w:rsid w:val="0055576B"/>
    <w:rsid w:val="00556210"/>
    <w:rsid w:val="00560868"/>
    <w:rsid w:val="0056087A"/>
    <w:rsid w:val="00560B59"/>
    <w:rsid w:val="00560D78"/>
    <w:rsid w:val="00561218"/>
    <w:rsid w:val="00562DD3"/>
    <w:rsid w:val="005676E0"/>
    <w:rsid w:val="00567A70"/>
    <w:rsid w:val="005704AF"/>
    <w:rsid w:val="00572880"/>
    <w:rsid w:val="0057301B"/>
    <w:rsid w:val="0057374F"/>
    <w:rsid w:val="00573EF3"/>
    <w:rsid w:val="00576DFE"/>
    <w:rsid w:val="00580066"/>
    <w:rsid w:val="0058038A"/>
    <w:rsid w:val="00581387"/>
    <w:rsid w:val="00582FFB"/>
    <w:rsid w:val="005838D5"/>
    <w:rsid w:val="00584375"/>
    <w:rsid w:val="00584955"/>
    <w:rsid w:val="00584B1A"/>
    <w:rsid w:val="005859B9"/>
    <w:rsid w:val="00586224"/>
    <w:rsid w:val="00587C33"/>
    <w:rsid w:val="00587F66"/>
    <w:rsid w:val="00590450"/>
    <w:rsid w:val="005909FE"/>
    <w:rsid w:val="00590C44"/>
    <w:rsid w:val="00591FEC"/>
    <w:rsid w:val="005947DD"/>
    <w:rsid w:val="00595076"/>
    <w:rsid w:val="00595C71"/>
    <w:rsid w:val="0059729E"/>
    <w:rsid w:val="005A1B60"/>
    <w:rsid w:val="005A1D72"/>
    <w:rsid w:val="005A289D"/>
    <w:rsid w:val="005A2A15"/>
    <w:rsid w:val="005A3461"/>
    <w:rsid w:val="005A4216"/>
    <w:rsid w:val="005A4467"/>
    <w:rsid w:val="005A5377"/>
    <w:rsid w:val="005A6959"/>
    <w:rsid w:val="005A6C04"/>
    <w:rsid w:val="005B0908"/>
    <w:rsid w:val="005B3861"/>
    <w:rsid w:val="005B3D57"/>
    <w:rsid w:val="005B463A"/>
    <w:rsid w:val="005B46B2"/>
    <w:rsid w:val="005B5460"/>
    <w:rsid w:val="005B60F5"/>
    <w:rsid w:val="005B740A"/>
    <w:rsid w:val="005C23AF"/>
    <w:rsid w:val="005C53EB"/>
    <w:rsid w:val="005C7968"/>
    <w:rsid w:val="005C7BF1"/>
    <w:rsid w:val="005D09C6"/>
    <w:rsid w:val="005D1A61"/>
    <w:rsid w:val="005D1B15"/>
    <w:rsid w:val="005D2824"/>
    <w:rsid w:val="005D3BCB"/>
    <w:rsid w:val="005D4F1A"/>
    <w:rsid w:val="005D560C"/>
    <w:rsid w:val="005D6A75"/>
    <w:rsid w:val="005D72BB"/>
    <w:rsid w:val="005D7682"/>
    <w:rsid w:val="005E0CFE"/>
    <w:rsid w:val="005E2AFF"/>
    <w:rsid w:val="005E4758"/>
    <w:rsid w:val="005E4F03"/>
    <w:rsid w:val="005E692F"/>
    <w:rsid w:val="005F029A"/>
    <w:rsid w:val="005F0937"/>
    <w:rsid w:val="005F0B08"/>
    <w:rsid w:val="005F11BF"/>
    <w:rsid w:val="005F11CF"/>
    <w:rsid w:val="005F15C1"/>
    <w:rsid w:val="005F250E"/>
    <w:rsid w:val="005F338D"/>
    <w:rsid w:val="005F3E3B"/>
    <w:rsid w:val="005F45D0"/>
    <w:rsid w:val="005F4C1C"/>
    <w:rsid w:val="005F5955"/>
    <w:rsid w:val="005F5E47"/>
    <w:rsid w:val="00601E72"/>
    <w:rsid w:val="00602041"/>
    <w:rsid w:val="006022DD"/>
    <w:rsid w:val="0060466E"/>
    <w:rsid w:val="006060B0"/>
    <w:rsid w:val="006070F9"/>
    <w:rsid w:val="00610E64"/>
    <w:rsid w:val="006125F3"/>
    <w:rsid w:val="0061326B"/>
    <w:rsid w:val="00614739"/>
    <w:rsid w:val="006200F8"/>
    <w:rsid w:val="006203B7"/>
    <w:rsid w:val="0062114B"/>
    <w:rsid w:val="00621D87"/>
    <w:rsid w:val="0062205F"/>
    <w:rsid w:val="006221DC"/>
    <w:rsid w:val="0062221D"/>
    <w:rsid w:val="00622B9D"/>
    <w:rsid w:val="00622F1E"/>
    <w:rsid w:val="0062344C"/>
    <w:rsid w:val="00623698"/>
    <w:rsid w:val="00623EE9"/>
    <w:rsid w:val="006250CB"/>
    <w:rsid w:val="00625E96"/>
    <w:rsid w:val="00627C27"/>
    <w:rsid w:val="0063108C"/>
    <w:rsid w:val="00632B8D"/>
    <w:rsid w:val="00634692"/>
    <w:rsid w:val="00634A6D"/>
    <w:rsid w:val="006358C2"/>
    <w:rsid w:val="00635D4D"/>
    <w:rsid w:val="0063616C"/>
    <w:rsid w:val="006375C2"/>
    <w:rsid w:val="0064114F"/>
    <w:rsid w:val="00644A90"/>
    <w:rsid w:val="00644BAD"/>
    <w:rsid w:val="00644E74"/>
    <w:rsid w:val="00646F2F"/>
    <w:rsid w:val="00647C09"/>
    <w:rsid w:val="006516FF"/>
    <w:rsid w:val="00651F2C"/>
    <w:rsid w:val="00652CF8"/>
    <w:rsid w:val="00654335"/>
    <w:rsid w:val="006546A2"/>
    <w:rsid w:val="006558AE"/>
    <w:rsid w:val="006564F2"/>
    <w:rsid w:val="00656BA2"/>
    <w:rsid w:val="006575D8"/>
    <w:rsid w:val="006608E7"/>
    <w:rsid w:val="00660F1F"/>
    <w:rsid w:val="006628FB"/>
    <w:rsid w:val="00663138"/>
    <w:rsid w:val="0066376B"/>
    <w:rsid w:val="00664D55"/>
    <w:rsid w:val="006657C8"/>
    <w:rsid w:val="006664A4"/>
    <w:rsid w:val="00667DC1"/>
    <w:rsid w:val="00670734"/>
    <w:rsid w:val="0067178B"/>
    <w:rsid w:val="00672674"/>
    <w:rsid w:val="00675D16"/>
    <w:rsid w:val="00680ABC"/>
    <w:rsid w:val="0068190C"/>
    <w:rsid w:val="00685965"/>
    <w:rsid w:val="006871F5"/>
    <w:rsid w:val="00690A01"/>
    <w:rsid w:val="00690F78"/>
    <w:rsid w:val="00691A34"/>
    <w:rsid w:val="0069256A"/>
    <w:rsid w:val="00692B21"/>
    <w:rsid w:val="00693D5D"/>
    <w:rsid w:val="00694199"/>
    <w:rsid w:val="006946CB"/>
    <w:rsid w:val="0069536D"/>
    <w:rsid w:val="006A0B9D"/>
    <w:rsid w:val="006A290B"/>
    <w:rsid w:val="006A2B11"/>
    <w:rsid w:val="006A337D"/>
    <w:rsid w:val="006A3DDF"/>
    <w:rsid w:val="006A4FE3"/>
    <w:rsid w:val="006A5F75"/>
    <w:rsid w:val="006A77C9"/>
    <w:rsid w:val="006B0D46"/>
    <w:rsid w:val="006B3BEF"/>
    <w:rsid w:val="006B42B3"/>
    <w:rsid w:val="006B4CB9"/>
    <w:rsid w:val="006B4F69"/>
    <w:rsid w:val="006B54BD"/>
    <w:rsid w:val="006B7F03"/>
    <w:rsid w:val="006C059F"/>
    <w:rsid w:val="006C51CA"/>
    <w:rsid w:val="006C57ED"/>
    <w:rsid w:val="006C7306"/>
    <w:rsid w:val="006C796D"/>
    <w:rsid w:val="006D132B"/>
    <w:rsid w:val="006D1A70"/>
    <w:rsid w:val="006D3B3C"/>
    <w:rsid w:val="006D4DBF"/>
    <w:rsid w:val="006D7E0A"/>
    <w:rsid w:val="006E11AD"/>
    <w:rsid w:val="006E32DB"/>
    <w:rsid w:val="006E3A11"/>
    <w:rsid w:val="006E4B87"/>
    <w:rsid w:val="006E5709"/>
    <w:rsid w:val="006E5A48"/>
    <w:rsid w:val="006E6DDF"/>
    <w:rsid w:val="006F024C"/>
    <w:rsid w:val="006F1E11"/>
    <w:rsid w:val="006F2B41"/>
    <w:rsid w:val="006F3409"/>
    <w:rsid w:val="006F351E"/>
    <w:rsid w:val="006F50BA"/>
    <w:rsid w:val="006F5225"/>
    <w:rsid w:val="006F5CCB"/>
    <w:rsid w:val="006F5DFB"/>
    <w:rsid w:val="00701661"/>
    <w:rsid w:val="00702306"/>
    <w:rsid w:val="00702533"/>
    <w:rsid w:val="00704CB6"/>
    <w:rsid w:val="00705ACA"/>
    <w:rsid w:val="00706A8A"/>
    <w:rsid w:val="007116E9"/>
    <w:rsid w:val="007124DF"/>
    <w:rsid w:val="00712E5F"/>
    <w:rsid w:val="007137C1"/>
    <w:rsid w:val="00713B75"/>
    <w:rsid w:val="00714EA5"/>
    <w:rsid w:val="007165BB"/>
    <w:rsid w:val="00720871"/>
    <w:rsid w:val="00721FD0"/>
    <w:rsid w:val="00724F5E"/>
    <w:rsid w:val="00725B45"/>
    <w:rsid w:val="007268E0"/>
    <w:rsid w:val="007312B1"/>
    <w:rsid w:val="00734554"/>
    <w:rsid w:val="00735B81"/>
    <w:rsid w:val="007377C7"/>
    <w:rsid w:val="007403FD"/>
    <w:rsid w:val="00740D40"/>
    <w:rsid w:val="00741983"/>
    <w:rsid w:val="00742F49"/>
    <w:rsid w:val="0074375C"/>
    <w:rsid w:val="00745465"/>
    <w:rsid w:val="007508C4"/>
    <w:rsid w:val="00751192"/>
    <w:rsid w:val="00752CD2"/>
    <w:rsid w:val="00753C98"/>
    <w:rsid w:val="007573D7"/>
    <w:rsid w:val="00757E9E"/>
    <w:rsid w:val="00760500"/>
    <w:rsid w:val="007629D6"/>
    <w:rsid w:val="007636BA"/>
    <w:rsid w:val="00763B28"/>
    <w:rsid w:val="00764110"/>
    <w:rsid w:val="00766DA7"/>
    <w:rsid w:val="00772331"/>
    <w:rsid w:val="00772DBA"/>
    <w:rsid w:val="00773860"/>
    <w:rsid w:val="00774E7A"/>
    <w:rsid w:val="0077610E"/>
    <w:rsid w:val="007805EA"/>
    <w:rsid w:val="00780C86"/>
    <w:rsid w:val="00782259"/>
    <w:rsid w:val="00785DD7"/>
    <w:rsid w:val="00786B39"/>
    <w:rsid w:val="00792A9A"/>
    <w:rsid w:val="0079715B"/>
    <w:rsid w:val="007A0085"/>
    <w:rsid w:val="007A04F3"/>
    <w:rsid w:val="007A059F"/>
    <w:rsid w:val="007A0DE5"/>
    <w:rsid w:val="007A0E0F"/>
    <w:rsid w:val="007A1989"/>
    <w:rsid w:val="007A2EDE"/>
    <w:rsid w:val="007A3B50"/>
    <w:rsid w:val="007A7BE5"/>
    <w:rsid w:val="007B0F8A"/>
    <w:rsid w:val="007B174B"/>
    <w:rsid w:val="007B19D8"/>
    <w:rsid w:val="007B23C7"/>
    <w:rsid w:val="007B27C2"/>
    <w:rsid w:val="007B6367"/>
    <w:rsid w:val="007C1144"/>
    <w:rsid w:val="007C32CB"/>
    <w:rsid w:val="007C3DB2"/>
    <w:rsid w:val="007C4336"/>
    <w:rsid w:val="007C561E"/>
    <w:rsid w:val="007D02A6"/>
    <w:rsid w:val="007D1250"/>
    <w:rsid w:val="007D5328"/>
    <w:rsid w:val="007D5A7D"/>
    <w:rsid w:val="007D773B"/>
    <w:rsid w:val="007E474D"/>
    <w:rsid w:val="007E4ACA"/>
    <w:rsid w:val="007E652D"/>
    <w:rsid w:val="007F20A0"/>
    <w:rsid w:val="007F21ED"/>
    <w:rsid w:val="007F2931"/>
    <w:rsid w:val="007F37AF"/>
    <w:rsid w:val="007F3A1C"/>
    <w:rsid w:val="007F3ABD"/>
    <w:rsid w:val="007F48C0"/>
    <w:rsid w:val="007F5BD7"/>
    <w:rsid w:val="007F7AA6"/>
    <w:rsid w:val="00800E2F"/>
    <w:rsid w:val="008030D1"/>
    <w:rsid w:val="00804FEA"/>
    <w:rsid w:val="00806537"/>
    <w:rsid w:val="00811368"/>
    <w:rsid w:val="00812768"/>
    <w:rsid w:val="00812FB9"/>
    <w:rsid w:val="00812FC1"/>
    <w:rsid w:val="00813549"/>
    <w:rsid w:val="00813815"/>
    <w:rsid w:val="0081488F"/>
    <w:rsid w:val="008149E0"/>
    <w:rsid w:val="00814E8B"/>
    <w:rsid w:val="00816D89"/>
    <w:rsid w:val="008177CD"/>
    <w:rsid w:val="00820881"/>
    <w:rsid w:val="008212EA"/>
    <w:rsid w:val="00823624"/>
    <w:rsid w:val="008237F8"/>
    <w:rsid w:val="0082514D"/>
    <w:rsid w:val="00833B20"/>
    <w:rsid w:val="0083673E"/>
    <w:rsid w:val="00837E47"/>
    <w:rsid w:val="00840C15"/>
    <w:rsid w:val="008427C2"/>
    <w:rsid w:val="00844C6C"/>
    <w:rsid w:val="00845CF1"/>
    <w:rsid w:val="00845EB1"/>
    <w:rsid w:val="0084606E"/>
    <w:rsid w:val="008460DA"/>
    <w:rsid w:val="00847701"/>
    <w:rsid w:val="008518FE"/>
    <w:rsid w:val="00852B8D"/>
    <w:rsid w:val="008538C8"/>
    <w:rsid w:val="00853C93"/>
    <w:rsid w:val="008540E4"/>
    <w:rsid w:val="00854C98"/>
    <w:rsid w:val="00855AFB"/>
    <w:rsid w:val="00855DCF"/>
    <w:rsid w:val="0085659C"/>
    <w:rsid w:val="00860EFC"/>
    <w:rsid w:val="008641A0"/>
    <w:rsid w:val="008645AB"/>
    <w:rsid w:val="00865188"/>
    <w:rsid w:val="00865F31"/>
    <w:rsid w:val="00870CD7"/>
    <w:rsid w:val="00870FD8"/>
    <w:rsid w:val="00872026"/>
    <w:rsid w:val="00872416"/>
    <w:rsid w:val="00873680"/>
    <w:rsid w:val="0087482A"/>
    <w:rsid w:val="0087618D"/>
    <w:rsid w:val="0087663D"/>
    <w:rsid w:val="008767CF"/>
    <w:rsid w:val="008768E2"/>
    <w:rsid w:val="00876A88"/>
    <w:rsid w:val="00876CCC"/>
    <w:rsid w:val="00876E9B"/>
    <w:rsid w:val="0087792E"/>
    <w:rsid w:val="0088022B"/>
    <w:rsid w:val="008802C3"/>
    <w:rsid w:val="00880891"/>
    <w:rsid w:val="00880D1B"/>
    <w:rsid w:val="008834F3"/>
    <w:rsid w:val="00883EAF"/>
    <w:rsid w:val="00884EF7"/>
    <w:rsid w:val="00885258"/>
    <w:rsid w:val="0088631C"/>
    <w:rsid w:val="0088720E"/>
    <w:rsid w:val="00887524"/>
    <w:rsid w:val="0089183B"/>
    <w:rsid w:val="00893F77"/>
    <w:rsid w:val="00894109"/>
    <w:rsid w:val="0089429B"/>
    <w:rsid w:val="00894342"/>
    <w:rsid w:val="00895E33"/>
    <w:rsid w:val="00897E88"/>
    <w:rsid w:val="008A1449"/>
    <w:rsid w:val="008A1DD6"/>
    <w:rsid w:val="008A24FC"/>
    <w:rsid w:val="008A2FA2"/>
    <w:rsid w:val="008A30C3"/>
    <w:rsid w:val="008A3C23"/>
    <w:rsid w:val="008A43C5"/>
    <w:rsid w:val="008B05A6"/>
    <w:rsid w:val="008B1AF5"/>
    <w:rsid w:val="008B4F0D"/>
    <w:rsid w:val="008B7994"/>
    <w:rsid w:val="008B7E01"/>
    <w:rsid w:val="008C03B6"/>
    <w:rsid w:val="008C0CD5"/>
    <w:rsid w:val="008C2E5E"/>
    <w:rsid w:val="008C3859"/>
    <w:rsid w:val="008C390B"/>
    <w:rsid w:val="008C49CC"/>
    <w:rsid w:val="008C68C2"/>
    <w:rsid w:val="008D1B66"/>
    <w:rsid w:val="008D363B"/>
    <w:rsid w:val="008D43C7"/>
    <w:rsid w:val="008D69E9"/>
    <w:rsid w:val="008D73A6"/>
    <w:rsid w:val="008D75CE"/>
    <w:rsid w:val="008D7855"/>
    <w:rsid w:val="008E0645"/>
    <w:rsid w:val="008E1269"/>
    <w:rsid w:val="008E318C"/>
    <w:rsid w:val="008E35BC"/>
    <w:rsid w:val="008E3AC0"/>
    <w:rsid w:val="008E4169"/>
    <w:rsid w:val="008E4321"/>
    <w:rsid w:val="008E5AA2"/>
    <w:rsid w:val="008E5B4B"/>
    <w:rsid w:val="008E67AA"/>
    <w:rsid w:val="008E75D7"/>
    <w:rsid w:val="008F0F5C"/>
    <w:rsid w:val="008F21DE"/>
    <w:rsid w:val="008F2EC9"/>
    <w:rsid w:val="008F594A"/>
    <w:rsid w:val="008F633E"/>
    <w:rsid w:val="008F6D76"/>
    <w:rsid w:val="0090135B"/>
    <w:rsid w:val="009043EF"/>
    <w:rsid w:val="00904C7E"/>
    <w:rsid w:val="009063B4"/>
    <w:rsid w:val="0091035B"/>
    <w:rsid w:val="00910B31"/>
    <w:rsid w:val="009123C8"/>
    <w:rsid w:val="0091454C"/>
    <w:rsid w:val="009167EF"/>
    <w:rsid w:val="00916879"/>
    <w:rsid w:val="0091772E"/>
    <w:rsid w:val="0092275F"/>
    <w:rsid w:val="009261BB"/>
    <w:rsid w:val="0093033A"/>
    <w:rsid w:val="00932DF4"/>
    <w:rsid w:val="00936DDE"/>
    <w:rsid w:val="00936E59"/>
    <w:rsid w:val="00936F96"/>
    <w:rsid w:val="00940B28"/>
    <w:rsid w:val="00945910"/>
    <w:rsid w:val="00946C01"/>
    <w:rsid w:val="0095002D"/>
    <w:rsid w:val="009503F7"/>
    <w:rsid w:val="00950B5E"/>
    <w:rsid w:val="00955637"/>
    <w:rsid w:val="009566F2"/>
    <w:rsid w:val="0095794C"/>
    <w:rsid w:val="0096021E"/>
    <w:rsid w:val="00960C17"/>
    <w:rsid w:val="0096273F"/>
    <w:rsid w:val="00962D28"/>
    <w:rsid w:val="009640EC"/>
    <w:rsid w:val="00965056"/>
    <w:rsid w:val="00966378"/>
    <w:rsid w:val="00966B5B"/>
    <w:rsid w:val="00966C40"/>
    <w:rsid w:val="00966CF7"/>
    <w:rsid w:val="009715B4"/>
    <w:rsid w:val="0097245E"/>
    <w:rsid w:val="00972F17"/>
    <w:rsid w:val="00974949"/>
    <w:rsid w:val="00974A27"/>
    <w:rsid w:val="00975A54"/>
    <w:rsid w:val="00976F40"/>
    <w:rsid w:val="009771D5"/>
    <w:rsid w:val="00977229"/>
    <w:rsid w:val="009813EC"/>
    <w:rsid w:val="0098188C"/>
    <w:rsid w:val="009829A8"/>
    <w:rsid w:val="009833F7"/>
    <w:rsid w:val="009845F6"/>
    <w:rsid w:val="00984DF9"/>
    <w:rsid w:val="00984EE5"/>
    <w:rsid w:val="00987E93"/>
    <w:rsid w:val="009909E8"/>
    <w:rsid w:val="00991871"/>
    <w:rsid w:val="00991AED"/>
    <w:rsid w:val="00992E68"/>
    <w:rsid w:val="009951D6"/>
    <w:rsid w:val="00995C78"/>
    <w:rsid w:val="009963A6"/>
    <w:rsid w:val="00997EBB"/>
    <w:rsid w:val="009A13C6"/>
    <w:rsid w:val="009A1902"/>
    <w:rsid w:val="009A1F6E"/>
    <w:rsid w:val="009A24F0"/>
    <w:rsid w:val="009A38FF"/>
    <w:rsid w:val="009A4E36"/>
    <w:rsid w:val="009A55D5"/>
    <w:rsid w:val="009A59C1"/>
    <w:rsid w:val="009A73A9"/>
    <w:rsid w:val="009B095B"/>
    <w:rsid w:val="009B3541"/>
    <w:rsid w:val="009B3DE6"/>
    <w:rsid w:val="009B457D"/>
    <w:rsid w:val="009B5D97"/>
    <w:rsid w:val="009C0A55"/>
    <w:rsid w:val="009C0C85"/>
    <w:rsid w:val="009C218D"/>
    <w:rsid w:val="009C2652"/>
    <w:rsid w:val="009C2ACD"/>
    <w:rsid w:val="009C33BB"/>
    <w:rsid w:val="009C4599"/>
    <w:rsid w:val="009C464A"/>
    <w:rsid w:val="009C5F6C"/>
    <w:rsid w:val="009C6972"/>
    <w:rsid w:val="009C70F8"/>
    <w:rsid w:val="009C79A8"/>
    <w:rsid w:val="009C7C7F"/>
    <w:rsid w:val="009C7D17"/>
    <w:rsid w:val="009D1FD7"/>
    <w:rsid w:val="009D4680"/>
    <w:rsid w:val="009D49D6"/>
    <w:rsid w:val="009D4B55"/>
    <w:rsid w:val="009D6F78"/>
    <w:rsid w:val="009D7666"/>
    <w:rsid w:val="009D769F"/>
    <w:rsid w:val="009D7AD4"/>
    <w:rsid w:val="009E0A78"/>
    <w:rsid w:val="009E1842"/>
    <w:rsid w:val="009E41D2"/>
    <w:rsid w:val="009E484E"/>
    <w:rsid w:val="009E593C"/>
    <w:rsid w:val="009E5E9B"/>
    <w:rsid w:val="009F117F"/>
    <w:rsid w:val="009F1542"/>
    <w:rsid w:val="009F17C5"/>
    <w:rsid w:val="009F1C02"/>
    <w:rsid w:val="009F2EE0"/>
    <w:rsid w:val="009F40FB"/>
    <w:rsid w:val="009F5FB2"/>
    <w:rsid w:val="009F676F"/>
    <w:rsid w:val="009F7EB3"/>
    <w:rsid w:val="00A035DA"/>
    <w:rsid w:val="00A05B2A"/>
    <w:rsid w:val="00A06000"/>
    <w:rsid w:val="00A06387"/>
    <w:rsid w:val="00A07B47"/>
    <w:rsid w:val="00A07D6F"/>
    <w:rsid w:val="00A13A7D"/>
    <w:rsid w:val="00A15CA8"/>
    <w:rsid w:val="00A160FA"/>
    <w:rsid w:val="00A16AAC"/>
    <w:rsid w:val="00A17217"/>
    <w:rsid w:val="00A17C4F"/>
    <w:rsid w:val="00A20A4B"/>
    <w:rsid w:val="00A213F8"/>
    <w:rsid w:val="00A21B10"/>
    <w:rsid w:val="00A22FCB"/>
    <w:rsid w:val="00A23466"/>
    <w:rsid w:val="00A24B89"/>
    <w:rsid w:val="00A263AB"/>
    <w:rsid w:val="00A27E31"/>
    <w:rsid w:val="00A309CC"/>
    <w:rsid w:val="00A31244"/>
    <w:rsid w:val="00A33539"/>
    <w:rsid w:val="00A33C52"/>
    <w:rsid w:val="00A3410D"/>
    <w:rsid w:val="00A40FB6"/>
    <w:rsid w:val="00A4524F"/>
    <w:rsid w:val="00A45859"/>
    <w:rsid w:val="00A46F3C"/>
    <w:rsid w:val="00A472F1"/>
    <w:rsid w:val="00A47D96"/>
    <w:rsid w:val="00A5237D"/>
    <w:rsid w:val="00A539C4"/>
    <w:rsid w:val="00A55153"/>
    <w:rsid w:val="00A55233"/>
    <w:rsid w:val="00A554A3"/>
    <w:rsid w:val="00A56186"/>
    <w:rsid w:val="00A61AF2"/>
    <w:rsid w:val="00A61AFB"/>
    <w:rsid w:val="00A6331A"/>
    <w:rsid w:val="00A661FC"/>
    <w:rsid w:val="00A7095B"/>
    <w:rsid w:val="00A70AA0"/>
    <w:rsid w:val="00A70DC5"/>
    <w:rsid w:val="00A70F92"/>
    <w:rsid w:val="00A71171"/>
    <w:rsid w:val="00A724F9"/>
    <w:rsid w:val="00A73B95"/>
    <w:rsid w:val="00A74AFF"/>
    <w:rsid w:val="00A758EA"/>
    <w:rsid w:val="00A76123"/>
    <w:rsid w:val="00A7681D"/>
    <w:rsid w:val="00A76E77"/>
    <w:rsid w:val="00A7781C"/>
    <w:rsid w:val="00A77F4A"/>
    <w:rsid w:val="00A827C0"/>
    <w:rsid w:val="00A83CDF"/>
    <w:rsid w:val="00A857F4"/>
    <w:rsid w:val="00A858F8"/>
    <w:rsid w:val="00A85B69"/>
    <w:rsid w:val="00A86235"/>
    <w:rsid w:val="00A91CF3"/>
    <w:rsid w:val="00A929B0"/>
    <w:rsid w:val="00A92F64"/>
    <w:rsid w:val="00A935E4"/>
    <w:rsid w:val="00A93FA7"/>
    <w:rsid w:val="00A945BA"/>
    <w:rsid w:val="00A9596E"/>
    <w:rsid w:val="00A95AEE"/>
    <w:rsid w:val="00A95C50"/>
    <w:rsid w:val="00AA10EA"/>
    <w:rsid w:val="00AA20F2"/>
    <w:rsid w:val="00AA22E8"/>
    <w:rsid w:val="00AA261D"/>
    <w:rsid w:val="00AA2979"/>
    <w:rsid w:val="00AA4DF6"/>
    <w:rsid w:val="00AA655D"/>
    <w:rsid w:val="00AA66DC"/>
    <w:rsid w:val="00AA76EA"/>
    <w:rsid w:val="00AB26F0"/>
    <w:rsid w:val="00AB3395"/>
    <w:rsid w:val="00AB469D"/>
    <w:rsid w:val="00AB5090"/>
    <w:rsid w:val="00AB79A6"/>
    <w:rsid w:val="00AC2FBC"/>
    <w:rsid w:val="00AC409B"/>
    <w:rsid w:val="00AC4850"/>
    <w:rsid w:val="00AC5FD1"/>
    <w:rsid w:val="00AC7107"/>
    <w:rsid w:val="00AC7729"/>
    <w:rsid w:val="00AC7C19"/>
    <w:rsid w:val="00AC7F31"/>
    <w:rsid w:val="00AD18A0"/>
    <w:rsid w:val="00AD3000"/>
    <w:rsid w:val="00AD3A31"/>
    <w:rsid w:val="00AE0D8E"/>
    <w:rsid w:val="00AE2A60"/>
    <w:rsid w:val="00AE3113"/>
    <w:rsid w:val="00AE45B9"/>
    <w:rsid w:val="00AE6B6B"/>
    <w:rsid w:val="00AF146C"/>
    <w:rsid w:val="00AF1F21"/>
    <w:rsid w:val="00AF22BE"/>
    <w:rsid w:val="00B0137C"/>
    <w:rsid w:val="00B0294F"/>
    <w:rsid w:val="00B03212"/>
    <w:rsid w:val="00B03F51"/>
    <w:rsid w:val="00B137F7"/>
    <w:rsid w:val="00B13E74"/>
    <w:rsid w:val="00B20057"/>
    <w:rsid w:val="00B21598"/>
    <w:rsid w:val="00B22879"/>
    <w:rsid w:val="00B2344F"/>
    <w:rsid w:val="00B25C7A"/>
    <w:rsid w:val="00B267A9"/>
    <w:rsid w:val="00B268BB"/>
    <w:rsid w:val="00B27601"/>
    <w:rsid w:val="00B300C4"/>
    <w:rsid w:val="00B31977"/>
    <w:rsid w:val="00B36974"/>
    <w:rsid w:val="00B41D35"/>
    <w:rsid w:val="00B42198"/>
    <w:rsid w:val="00B455E0"/>
    <w:rsid w:val="00B47B59"/>
    <w:rsid w:val="00B50AF9"/>
    <w:rsid w:val="00B5163A"/>
    <w:rsid w:val="00B52DA0"/>
    <w:rsid w:val="00B53939"/>
    <w:rsid w:val="00B53F81"/>
    <w:rsid w:val="00B548E3"/>
    <w:rsid w:val="00B55133"/>
    <w:rsid w:val="00B5557B"/>
    <w:rsid w:val="00B5660A"/>
    <w:rsid w:val="00B56C2B"/>
    <w:rsid w:val="00B56D6B"/>
    <w:rsid w:val="00B56EAF"/>
    <w:rsid w:val="00B65BD3"/>
    <w:rsid w:val="00B70469"/>
    <w:rsid w:val="00B72DD8"/>
    <w:rsid w:val="00B72E09"/>
    <w:rsid w:val="00B72E74"/>
    <w:rsid w:val="00B7324D"/>
    <w:rsid w:val="00B75376"/>
    <w:rsid w:val="00B76705"/>
    <w:rsid w:val="00B778E1"/>
    <w:rsid w:val="00B77948"/>
    <w:rsid w:val="00B81146"/>
    <w:rsid w:val="00B81650"/>
    <w:rsid w:val="00B83AD7"/>
    <w:rsid w:val="00B847A6"/>
    <w:rsid w:val="00B84BA0"/>
    <w:rsid w:val="00B84BF1"/>
    <w:rsid w:val="00B84FAF"/>
    <w:rsid w:val="00B8609A"/>
    <w:rsid w:val="00B90A42"/>
    <w:rsid w:val="00B91864"/>
    <w:rsid w:val="00B91AB0"/>
    <w:rsid w:val="00B92C01"/>
    <w:rsid w:val="00B9363C"/>
    <w:rsid w:val="00B95555"/>
    <w:rsid w:val="00B95810"/>
    <w:rsid w:val="00B95873"/>
    <w:rsid w:val="00B9744C"/>
    <w:rsid w:val="00BA04AA"/>
    <w:rsid w:val="00BA085C"/>
    <w:rsid w:val="00BA0F53"/>
    <w:rsid w:val="00BA3423"/>
    <w:rsid w:val="00BB2B76"/>
    <w:rsid w:val="00BC06F3"/>
    <w:rsid w:val="00BC1EA0"/>
    <w:rsid w:val="00BC2A7E"/>
    <w:rsid w:val="00BC2D31"/>
    <w:rsid w:val="00BC350A"/>
    <w:rsid w:val="00BC5BC4"/>
    <w:rsid w:val="00BD00DC"/>
    <w:rsid w:val="00BD07CE"/>
    <w:rsid w:val="00BD07D8"/>
    <w:rsid w:val="00BD102F"/>
    <w:rsid w:val="00BD1866"/>
    <w:rsid w:val="00BD2132"/>
    <w:rsid w:val="00BD5CF3"/>
    <w:rsid w:val="00BD6ED9"/>
    <w:rsid w:val="00BE365B"/>
    <w:rsid w:val="00BE5128"/>
    <w:rsid w:val="00BE7A61"/>
    <w:rsid w:val="00BF09FD"/>
    <w:rsid w:val="00BF0C69"/>
    <w:rsid w:val="00BF0D5B"/>
    <w:rsid w:val="00BF1585"/>
    <w:rsid w:val="00BF2D20"/>
    <w:rsid w:val="00BF629B"/>
    <w:rsid w:val="00BF655C"/>
    <w:rsid w:val="00BF691C"/>
    <w:rsid w:val="00C00A72"/>
    <w:rsid w:val="00C00B21"/>
    <w:rsid w:val="00C0196A"/>
    <w:rsid w:val="00C020C7"/>
    <w:rsid w:val="00C020D1"/>
    <w:rsid w:val="00C02338"/>
    <w:rsid w:val="00C0236F"/>
    <w:rsid w:val="00C02E73"/>
    <w:rsid w:val="00C03890"/>
    <w:rsid w:val="00C04ADF"/>
    <w:rsid w:val="00C04C54"/>
    <w:rsid w:val="00C063D4"/>
    <w:rsid w:val="00C075EF"/>
    <w:rsid w:val="00C11E83"/>
    <w:rsid w:val="00C138F9"/>
    <w:rsid w:val="00C13F68"/>
    <w:rsid w:val="00C16CD7"/>
    <w:rsid w:val="00C171B1"/>
    <w:rsid w:val="00C23136"/>
    <w:rsid w:val="00C2378A"/>
    <w:rsid w:val="00C267B4"/>
    <w:rsid w:val="00C273C1"/>
    <w:rsid w:val="00C3003C"/>
    <w:rsid w:val="00C3128A"/>
    <w:rsid w:val="00C31F46"/>
    <w:rsid w:val="00C378A1"/>
    <w:rsid w:val="00C37DA1"/>
    <w:rsid w:val="00C40186"/>
    <w:rsid w:val="00C40DDF"/>
    <w:rsid w:val="00C41CB5"/>
    <w:rsid w:val="00C41CDB"/>
    <w:rsid w:val="00C43CAD"/>
    <w:rsid w:val="00C448B9"/>
    <w:rsid w:val="00C45F6E"/>
    <w:rsid w:val="00C4748A"/>
    <w:rsid w:val="00C50505"/>
    <w:rsid w:val="00C530D9"/>
    <w:rsid w:val="00C53851"/>
    <w:rsid w:val="00C557D4"/>
    <w:rsid w:val="00C571AF"/>
    <w:rsid w:val="00C57465"/>
    <w:rsid w:val="00C600A6"/>
    <w:rsid w:val="00C621D6"/>
    <w:rsid w:val="00C62EA4"/>
    <w:rsid w:val="00C644D9"/>
    <w:rsid w:val="00C653F4"/>
    <w:rsid w:val="00C65FA5"/>
    <w:rsid w:val="00C70C3C"/>
    <w:rsid w:val="00C71A29"/>
    <w:rsid w:val="00C71DF2"/>
    <w:rsid w:val="00C72A60"/>
    <w:rsid w:val="00C72D8B"/>
    <w:rsid w:val="00C745BE"/>
    <w:rsid w:val="00C7593E"/>
    <w:rsid w:val="00C761BD"/>
    <w:rsid w:val="00C773D8"/>
    <w:rsid w:val="00C81049"/>
    <w:rsid w:val="00C818DB"/>
    <w:rsid w:val="00C82142"/>
    <w:rsid w:val="00C8255A"/>
    <w:rsid w:val="00C82D86"/>
    <w:rsid w:val="00C84CC4"/>
    <w:rsid w:val="00C916DB"/>
    <w:rsid w:val="00C94618"/>
    <w:rsid w:val="00C97951"/>
    <w:rsid w:val="00CA2B49"/>
    <w:rsid w:val="00CA36F5"/>
    <w:rsid w:val="00CA4419"/>
    <w:rsid w:val="00CA4DA9"/>
    <w:rsid w:val="00CA766F"/>
    <w:rsid w:val="00CB03DE"/>
    <w:rsid w:val="00CB08A4"/>
    <w:rsid w:val="00CB1FA8"/>
    <w:rsid w:val="00CB4B8D"/>
    <w:rsid w:val="00CB4D8F"/>
    <w:rsid w:val="00CB6DD7"/>
    <w:rsid w:val="00CB7EA4"/>
    <w:rsid w:val="00CC02F3"/>
    <w:rsid w:val="00CC0554"/>
    <w:rsid w:val="00CC0DDA"/>
    <w:rsid w:val="00CC4881"/>
    <w:rsid w:val="00CC7EC3"/>
    <w:rsid w:val="00CD0C36"/>
    <w:rsid w:val="00CD158D"/>
    <w:rsid w:val="00CD2731"/>
    <w:rsid w:val="00CD41FE"/>
    <w:rsid w:val="00CD60B1"/>
    <w:rsid w:val="00CD684F"/>
    <w:rsid w:val="00CD6E4E"/>
    <w:rsid w:val="00CE10ED"/>
    <w:rsid w:val="00CE354B"/>
    <w:rsid w:val="00CE631D"/>
    <w:rsid w:val="00CE739A"/>
    <w:rsid w:val="00CF0BEB"/>
    <w:rsid w:val="00CF2691"/>
    <w:rsid w:val="00CF769B"/>
    <w:rsid w:val="00D0169E"/>
    <w:rsid w:val="00D02576"/>
    <w:rsid w:val="00D02AD8"/>
    <w:rsid w:val="00D0346C"/>
    <w:rsid w:val="00D03999"/>
    <w:rsid w:val="00D06623"/>
    <w:rsid w:val="00D06639"/>
    <w:rsid w:val="00D07280"/>
    <w:rsid w:val="00D0780C"/>
    <w:rsid w:val="00D1016F"/>
    <w:rsid w:val="00D10649"/>
    <w:rsid w:val="00D144D3"/>
    <w:rsid w:val="00D14C6B"/>
    <w:rsid w:val="00D15404"/>
    <w:rsid w:val="00D1718D"/>
    <w:rsid w:val="00D17C27"/>
    <w:rsid w:val="00D2374D"/>
    <w:rsid w:val="00D268D5"/>
    <w:rsid w:val="00D31452"/>
    <w:rsid w:val="00D33C39"/>
    <w:rsid w:val="00D34DCB"/>
    <w:rsid w:val="00D35364"/>
    <w:rsid w:val="00D3588F"/>
    <w:rsid w:val="00D35EAA"/>
    <w:rsid w:val="00D36383"/>
    <w:rsid w:val="00D369B8"/>
    <w:rsid w:val="00D37B8C"/>
    <w:rsid w:val="00D403AA"/>
    <w:rsid w:val="00D4052A"/>
    <w:rsid w:val="00D40BB6"/>
    <w:rsid w:val="00D41032"/>
    <w:rsid w:val="00D5188C"/>
    <w:rsid w:val="00D545C4"/>
    <w:rsid w:val="00D5536F"/>
    <w:rsid w:val="00D56935"/>
    <w:rsid w:val="00D6217C"/>
    <w:rsid w:val="00D632B7"/>
    <w:rsid w:val="00D6330D"/>
    <w:rsid w:val="00D65BF7"/>
    <w:rsid w:val="00D67E54"/>
    <w:rsid w:val="00D701F8"/>
    <w:rsid w:val="00D70612"/>
    <w:rsid w:val="00D71D8B"/>
    <w:rsid w:val="00D723B9"/>
    <w:rsid w:val="00D73491"/>
    <w:rsid w:val="00D73920"/>
    <w:rsid w:val="00D74CA7"/>
    <w:rsid w:val="00D758C6"/>
    <w:rsid w:val="00D77D01"/>
    <w:rsid w:val="00D77EBD"/>
    <w:rsid w:val="00D77FC4"/>
    <w:rsid w:val="00D81C82"/>
    <w:rsid w:val="00D82C6B"/>
    <w:rsid w:val="00D82D83"/>
    <w:rsid w:val="00D86DC6"/>
    <w:rsid w:val="00D90A6D"/>
    <w:rsid w:val="00D90C10"/>
    <w:rsid w:val="00D90D88"/>
    <w:rsid w:val="00D92CC7"/>
    <w:rsid w:val="00D92E96"/>
    <w:rsid w:val="00D93739"/>
    <w:rsid w:val="00D94203"/>
    <w:rsid w:val="00D96F1A"/>
    <w:rsid w:val="00D9724B"/>
    <w:rsid w:val="00D9739A"/>
    <w:rsid w:val="00D97F1A"/>
    <w:rsid w:val="00DA0527"/>
    <w:rsid w:val="00DA05C6"/>
    <w:rsid w:val="00DA258C"/>
    <w:rsid w:val="00DA3F9C"/>
    <w:rsid w:val="00DA5387"/>
    <w:rsid w:val="00DA6199"/>
    <w:rsid w:val="00DA61EB"/>
    <w:rsid w:val="00DA6451"/>
    <w:rsid w:val="00DA66D0"/>
    <w:rsid w:val="00DA6F84"/>
    <w:rsid w:val="00DA7F7D"/>
    <w:rsid w:val="00DB0728"/>
    <w:rsid w:val="00DB0EE1"/>
    <w:rsid w:val="00DB5511"/>
    <w:rsid w:val="00DB628D"/>
    <w:rsid w:val="00DB68BC"/>
    <w:rsid w:val="00DC14F9"/>
    <w:rsid w:val="00DC2E58"/>
    <w:rsid w:val="00DC3C35"/>
    <w:rsid w:val="00DC5F84"/>
    <w:rsid w:val="00DC6DC7"/>
    <w:rsid w:val="00DD1084"/>
    <w:rsid w:val="00DD1962"/>
    <w:rsid w:val="00DD1C64"/>
    <w:rsid w:val="00DD2DCF"/>
    <w:rsid w:val="00DD56EA"/>
    <w:rsid w:val="00DD65A4"/>
    <w:rsid w:val="00DE07FA"/>
    <w:rsid w:val="00DE0F71"/>
    <w:rsid w:val="00DE14B0"/>
    <w:rsid w:val="00DE1ADF"/>
    <w:rsid w:val="00DE6C5E"/>
    <w:rsid w:val="00DF0733"/>
    <w:rsid w:val="00DF2986"/>
    <w:rsid w:val="00DF2DDE"/>
    <w:rsid w:val="00DF484D"/>
    <w:rsid w:val="00DF5075"/>
    <w:rsid w:val="00DF739E"/>
    <w:rsid w:val="00E01165"/>
    <w:rsid w:val="00E01193"/>
    <w:rsid w:val="00E01667"/>
    <w:rsid w:val="00E0225A"/>
    <w:rsid w:val="00E02640"/>
    <w:rsid w:val="00E02B2C"/>
    <w:rsid w:val="00E118ED"/>
    <w:rsid w:val="00E1319A"/>
    <w:rsid w:val="00E13621"/>
    <w:rsid w:val="00E136C4"/>
    <w:rsid w:val="00E14772"/>
    <w:rsid w:val="00E148D4"/>
    <w:rsid w:val="00E213D8"/>
    <w:rsid w:val="00E24169"/>
    <w:rsid w:val="00E25928"/>
    <w:rsid w:val="00E25CB6"/>
    <w:rsid w:val="00E26590"/>
    <w:rsid w:val="00E27518"/>
    <w:rsid w:val="00E31381"/>
    <w:rsid w:val="00E32042"/>
    <w:rsid w:val="00E32D2C"/>
    <w:rsid w:val="00E33821"/>
    <w:rsid w:val="00E36209"/>
    <w:rsid w:val="00E37EE4"/>
    <w:rsid w:val="00E420BB"/>
    <w:rsid w:val="00E444C9"/>
    <w:rsid w:val="00E44E47"/>
    <w:rsid w:val="00E4514B"/>
    <w:rsid w:val="00E462AE"/>
    <w:rsid w:val="00E50DF6"/>
    <w:rsid w:val="00E5297F"/>
    <w:rsid w:val="00E53FE4"/>
    <w:rsid w:val="00E5507B"/>
    <w:rsid w:val="00E5669B"/>
    <w:rsid w:val="00E57072"/>
    <w:rsid w:val="00E57AD0"/>
    <w:rsid w:val="00E60DBB"/>
    <w:rsid w:val="00E6204B"/>
    <w:rsid w:val="00E63F1D"/>
    <w:rsid w:val="00E67FD5"/>
    <w:rsid w:val="00E713F6"/>
    <w:rsid w:val="00E7325E"/>
    <w:rsid w:val="00E73B5F"/>
    <w:rsid w:val="00E755EB"/>
    <w:rsid w:val="00E76A78"/>
    <w:rsid w:val="00E77209"/>
    <w:rsid w:val="00E775B0"/>
    <w:rsid w:val="00E801CF"/>
    <w:rsid w:val="00E80F82"/>
    <w:rsid w:val="00E8242D"/>
    <w:rsid w:val="00E82A87"/>
    <w:rsid w:val="00E838ED"/>
    <w:rsid w:val="00E83AED"/>
    <w:rsid w:val="00E844A3"/>
    <w:rsid w:val="00E84B05"/>
    <w:rsid w:val="00E84F70"/>
    <w:rsid w:val="00E87424"/>
    <w:rsid w:val="00E92C0E"/>
    <w:rsid w:val="00E9453A"/>
    <w:rsid w:val="00E965C5"/>
    <w:rsid w:val="00E968BD"/>
    <w:rsid w:val="00E96A3A"/>
    <w:rsid w:val="00E97402"/>
    <w:rsid w:val="00E97607"/>
    <w:rsid w:val="00E97B99"/>
    <w:rsid w:val="00E97FDC"/>
    <w:rsid w:val="00EA0605"/>
    <w:rsid w:val="00EA1EBE"/>
    <w:rsid w:val="00EA2D0E"/>
    <w:rsid w:val="00EA33C8"/>
    <w:rsid w:val="00EA380D"/>
    <w:rsid w:val="00EA40A0"/>
    <w:rsid w:val="00EA50C5"/>
    <w:rsid w:val="00EA61C8"/>
    <w:rsid w:val="00EB0254"/>
    <w:rsid w:val="00EB2E9D"/>
    <w:rsid w:val="00EB2F99"/>
    <w:rsid w:val="00EB528B"/>
    <w:rsid w:val="00EB7287"/>
    <w:rsid w:val="00EC2833"/>
    <w:rsid w:val="00EC39D5"/>
    <w:rsid w:val="00EC4026"/>
    <w:rsid w:val="00EC453B"/>
    <w:rsid w:val="00EC4BFC"/>
    <w:rsid w:val="00EC6552"/>
    <w:rsid w:val="00ED2EFD"/>
    <w:rsid w:val="00ED581F"/>
    <w:rsid w:val="00ED5D65"/>
    <w:rsid w:val="00ED63A7"/>
    <w:rsid w:val="00ED70E8"/>
    <w:rsid w:val="00EE0503"/>
    <w:rsid w:val="00EE09ED"/>
    <w:rsid w:val="00EE1512"/>
    <w:rsid w:val="00EE154B"/>
    <w:rsid w:val="00EE3415"/>
    <w:rsid w:val="00EE3CC2"/>
    <w:rsid w:val="00EE465D"/>
    <w:rsid w:val="00EE6FFC"/>
    <w:rsid w:val="00EF01CC"/>
    <w:rsid w:val="00EF10AC"/>
    <w:rsid w:val="00EF10BB"/>
    <w:rsid w:val="00EF16CA"/>
    <w:rsid w:val="00EF352F"/>
    <w:rsid w:val="00EF4701"/>
    <w:rsid w:val="00EF564E"/>
    <w:rsid w:val="00F025CE"/>
    <w:rsid w:val="00F07B02"/>
    <w:rsid w:val="00F11A5D"/>
    <w:rsid w:val="00F12332"/>
    <w:rsid w:val="00F13CD9"/>
    <w:rsid w:val="00F15386"/>
    <w:rsid w:val="00F15A20"/>
    <w:rsid w:val="00F163DB"/>
    <w:rsid w:val="00F16C17"/>
    <w:rsid w:val="00F1754E"/>
    <w:rsid w:val="00F22198"/>
    <w:rsid w:val="00F22395"/>
    <w:rsid w:val="00F223DF"/>
    <w:rsid w:val="00F27768"/>
    <w:rsid w:val="00F277A6"/>
    <w:rsid w:val="00F277AE"/>
    <w:rsid w:val="00F313C8"/>
    <w:rsid w:val="00F314ED"/>
    <w:rsid w:val="00F31889"/>
    <w:rsid w:val="00F31E56"/>
    <w:rsid w:val="00F32828"/>
    <w:rsid w:val="00F33D49"/>
    <w:rsid w:val="00F3481E"/>
    <w:rsid w:val="00F36C4C"/>
    <w:rsid w:val="00F408FF"/>
    <w:rsid w:val="00F40BFB"/>
    <w:rsid w:val="00F42E17"/>
    <w:rsid w:val="00F4493A"/>
    <w:rsid w:val="00F45E43"/>
    <w:rsid w:val="00F5258A"/>
    <w:rsid w:val="00F536CF"/>
    <w:rsid w:val="00F57714"/>
    <w:rsid w:val="00F577F6"/>
    <w:rsid w:val="00F62CC6"/>
    <w:rsid w:val="00F63296"/>
    <w:rsid w:val="00F6457F"/>
    <w:rsid w:val="00F65266"/>
    <w:rsid w:val="00F660FA"/>
    <w:rsid w:val="00F66F42"/>
    <w:rsid w:val="00F6727F"/>
    <w:rsid w:val="00F6774E"/>
    <w:rsid w:val="00F677C4"/>
    <w:rsid w:val="00F67F6E"/>
    <w:rsid w:val="00F701B0"/>
    <w:rsid w:val="00F706C1"/>
    <w:rsid w:val="00F70D36"/>
    <w:rsid w:val="00F714F4"/>
    <w:rsid w:val="00F721DD"/>
    <w:rsid w:val="00F7240A"/>
    <w:rsid w:val="00F7255C"/>
    <w:rsid w:val="00F738AF"/>
    <w:rsid w:val="00F7486F"/>
    <w:rsid w:val="00F751E1"/>
    <w:rsid w:val="00F76D17"/>
    <w:rsid w:val="00F834FE"/>
    <w:rsid w:val="00F83CB0"/>
    <w:rsid w:val="00F852B5"/>
    <w:rsid w:val="00F86146"/>
    <w:rsid w:val="00F90B79"/>
    <w:rsid w:val="00F915FA"/>
    <w:rsid w:val="00F9162B"/>
    <w:rsid w:val="00F91654"/>
    <w:rsid w:val="00F916A4"/>
    <w:rsid w:val="00F91CBC"/>
    <w:rsid w:val="00F9397E"/>
    <w:rsid w:val="00F96B31"/>
    <w:rsid w:val="00FA60BC"/>
    <w:rsid w:val="00FA7BC7"/>
    <w:rsid w:val="00FA7CE1"/>
    <w:rsid w:val="00FB23BA"/>
    <w:rsid w:val="00FB3D7B"/>
    <w:rsid w:val="00FB5555"/>
    <w:rsid w:val="00FB5DD5"/>
    <w:rsid w:val="00FC05D8"/>
    <w:rsid w:val="00FC33B7"/>
    <w:rsid w:val="00FC64E3"/>
    <w:rsid w:val="00FC6E17"/>
    <w:rsid w:val="00FC750E"/>
    <w:rsid w:val="00FD0DA8"/>
    <w:rsid w:val="00FD1306"/>
    <w:rsid w:val="00FD347F"/>
    <w:rsid w:val="00FD4260"/>
    <w:rsid w:val="00FD4F48"/>
    <w:rsid w:val="00FD613A"/>
    <w:rsid w:val="00FE0E32"/>
    <w:rsid w:val="00FE1884"/>
    <w:rsid w:val="00FE2BCA"/>
    <w:rsid w:val="00FE464E"/>
    <w:rsid w:val="00FE47FF"/>
    <w:rsid w:val="00FF0786"/>
    <w:rsid w:val="00FF1042"/>
    <w:rsid w:val="00FF1095"/>
    <w:rsid w:val="00FF1646"/>
    <w:rsid w:val="00FF1D19"/>
    <w:rsid w:val="00FF3439"/>
    <w:rsid w:val="00FF5491"/>
    <w:rsid w:val="00FF56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766C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iPriority="99"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Normal (Web)" w:uiPriority="99"/>
    <w:lsdException w:name="HTML Preformatted" w:uiPriority="99"/>
    <w:lsdException w:name="Normal Table" w:semiHidden="0" w:unhideWhenUsed="0"/>
    <w:lsdException w:name="No List" w:uiPriority="99"/>
    <w:lsdException w:name="Table Subtle 1" w:semiHidden="0" w:unhideWhenUsed="0"/>
    <w:lsdException w:name="Table Web 2" w:semiHidden="0" w:unhideWhenUsed="0"/>
    <w:lsdException w:name="Table Web 3" w:semiHidden="0" w:unhideWhenUsed="0"/>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3BE"/>
  </w:style>
  <w:style w:type="paragraph" w:styleId="Heading1">
    <w:name w:val="heading 1"/>
    <w:basedOn w:val="Normal"/>
    <w:next w:val="Normal"/>
    <w:link w:val="Heading1Char"/>
    <w:uiPriority w:val="9"/>
    <w:qFormat/>
    <w:rsid w:val="003613BE"/>
    <w:pPr>
      <w:keepNext/>
      <w:numPr>
        <w:numId w:val="2"/>
      </w:numPr>
      <w:spacing w:before="240" w:after="80"/>
      <w:jc w:val="center"/>
      <w:outlineLvl w:val="0"/>
    </w:pPr>
    <w:rPr>
      <w:smallCaps/>
      <w:kern w:val="28"/>
    </w:rPr>
  </w:style>
  <w:style w:type="paragraph" w:styleId="Heading2">
    <w:name w:val="heading 2"/>
    <w:basedOn w:val="Normal"/>
    <w:next w:val="Normal"/>
    <w:link w:val="Heading2Char"/>
    <w:uiPriority w:val="9"/>
    <w:qFormat/>
    <w:rsid w:val="003613BE"/>
    <w:pPr>
      <w:keepNext/>
      <w:numPr>
        <w:ilvl w:val="1"/>
        <w:numId w:val="2"/>
      </w:numPr>
      <w:spacing w:before="120" w:after="60"/>
      <w:outlineLvl w:val="1"/>
    </w:pPr>
    <w:rPr>
      <w:i/>
      <w:iCs/>
    </w:rPr>
  </w:style>
  <w:style w:type="paragraph" w:styleId="Heading3">
    <w:name w:val="heading 3"/>
    <w:basedOn w:val="Normal"/>
    <w:next w:val="Normal"/>
    <w:link w:val="Heading3Char"/>
    <w:uiPriority w:val="9"/>
    <w:qFormat/>
    <w:rsid w:val="003613BE"/>
    <w:pPr>
      <w:keepNext/>
      <w:numPr>
        <w:ilvl w:val="2"/>
        <w:numId w:val="2"/>
      </w:numPr>
      <w:outlineLvl w:val="2"/>
    </w:pPr>
    <w:rPr>
      <w:i/>
      <w:iCs/>
    </w:rPr>
  </w:style>
  <w:style w:type="paragraph" w:styleId="Heading4">
    <w:name w:val="heading 4"/>
    <w:basedOn w:val="Normal"/>
    <w:next w:val="Normal"/>
    <w:link w:val="Heading4Char"/>
    <w:uiPriority w:val="9"/>
    <w:qFormat/>
    <w:rsid w:val="003613BE"/>
    <w:pPr>
      <w:keepNext/>
      <w:numPr>
        <w:ilvl w:val="3"/>
        <w:numId w:val="2"/>
      </w:numPr>
      <w:spacing w:before="240" w:after="60"/>
      <w:outlineLvl w:val="3"/>
    </w:pPr>
    <w:rPr>
      <w:i/>
      <w:iCs/>
      <w:sz w:val="18"/>
      <w:szCs w:val="18"/>
    </w:rPr>
  </w:style>
  <w:style w:type="paragraph" w:styleId="Heading5">
    <w:name w:val="heading 5"/>
    <w:basedOn w:val="Normal"/>
    <w:next w:val="Normal"/>
    <w:link w:val="Heading5Char"/>
    <w:uiPriority w:val="9"/>
    <w:qFormat/>
    <w:rsid w:val="003613BE"/>
    <w:pPr>
      <w:numPr>
        <w:ilvl w:val="4"/>
        <w:numId w:val="2"/>
      </w:numPr>
      <w:spacing w:before="240" w:after="60"/>
      <w:outlineLvl w:val="4"/>
    </w:pPr>
    <w:rPr>
      <w:sz w:val="18"/>
      <w:szCs w:val="18"/>
    </w:rPr>
  </w:style>
  <w:style w:type="paragraph" w:styleId="Heading6">
    <w:name w:val="heading 6"/>
    <w:basedOn w:val="Normal"/>
    <w:next w:val="Normal"/>
    <w:link w:val="Heading6Char"/>
    <w:uiPriority w:val="9"/>
    <w:qFormat/>
    <w:rsid w:val="003613BE"/>
    <w:pPr>
      <w:numPr>
        <w:ilvl w:val="5"/>
        <w:numId w:val="2"/>
      </w:numPr>
      <w:spacing w:before="240" w:after="60"/>
      <w:outlineLvl w:val="5"/>
    </w:pPr>
    <w:rPr>
      <w:i/>
      <w:iCs/>
      <w:sz w:val="16"/>
      <w:szCs w:val="16"/>
    </w:rPr>
  </w:style>
  <w:style w:type="paragraph" w:styleId="Heading7">
    <w:name w:val="heading 7"/>
    <w:basedOn w:val="Normal"/>
    <w:next w:val="Normal"/>
    <w:link w:val="Heading7Char"/>
    <w:uiPriority w:val="9"/>
    <w:qFormat/>
    <w:rsid w:val="003613BE"/>
    <w:pPr>
      <w:numPr>
        <w:ilvl w:val="6"/>
        <w:numId w:val="2"/>
      </w:numPr>
      <w:spacing w:before="240" w:after="60"/>
      <w:outlineLvl w:val="6"/>
    </w:pPr>
    <w:rPr>
      <w:sz w:val="16"/>
      <w:szCs w:val="16"/>
    </w:rPr>
  </w:style>
  <w:style w:type="paragraph" w:styleId="Heading8">
    <w:name w:val="heading 8"/>
    <w:basedOn w:val="Normal"/>
    <w:next w:val="Normal"/>
    <w:link w:val="Heading8Char"/>
    <w:uiPriority w:val="9"/>
    <w:qFormat/>
    <w:rsid w:val="003613BE"/>
    <w:pPr>
      <w:numPr>
        <w:ilvl w:val="7"/>
        <w:numId w:val="2"/>
      </w:numPr>
      <w:spacing w:before="240" w:after="60"/>
      <w:outlineLvl w:val="7"/>
    </w:pPr>
    <w:rPr>
      <w:i/>
      <w:iCs/>
      <w:sz w:val="16"/>
      <w:szCs w:val="16"/>
    </w:rPr>
  </w:style>
  <w:style w:type="paragraph" w:styleId="Heading9">
    <w:name w:val="heading 9"/>
    <w:basedOn w:val="Normal"/>
    <w:next w:val="Normal"/>
    <w:link w:val="Heading9Char"/>
    <w:uiPriority w:val="9"/>
    <w:qFormat/>
    <w:rsid w:val="003613BE"/>
    <w:pPr>
      <w:numPr>
        <w:ilvl w:val="8"/>
        <w:numId w:val="2"/>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3613BE"/>
    <w:pPr>
      <w:spacing w:before="20"/>
      <w:ind w:firstLine="202"/>
      <w:jc w:val="both"/>
    </w:pPr>
    <w:rPr>
      <w:b/>
      <w:bCs/>
      <w:sz w:val="18"/>
      <w:szCs w:val="18"/>
    </w:rPr>
  </w:style>
  <w:style w:type="paragraph" w:customStyle="1" w:styleId="Authors">
    <w:name w:val="Authors"/>
    <w:basedOn w:val="Normal"/>
    <w:next w:val="Normal"/>
    <w:rsid w:val="003613BE"/>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3613BE"/>
    <w:rPr>
      <w:rFonts w:ascii="Times New Roman" w:hAnsi="Times New Roman" w:cs="Times New Roman"/>
      <w:i/>
      <w:iCs/>
      <w:sz w:val="22"/>
      <w:szCs w:val="22"/>
    </w:rPr>
  </w:style>
  <w:style w:type="paragraph" w:styleId="Title">
    <w:name w:val="Title"/>
    <w:basedOn w:val="Normal"/>
    <w:next w:val="Normal"/>
    <w:link w:val="TitleChar"/>
    <w:qFormat/>
    <w:rsid w:val="003613BE"/>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3613BE"/>
    <w:pPr>
      <w:ind w:firstLine="202"/>
      <w:jc w:val="both"/>
    </w:pPr>
    <w:rPr>
      <w:sz w:val="16"/>
      <w:szCs w:val="16"/>
    </w:rPr>
  </w:style>
  <w:style w:type="paragraph" w:customStyle="1" w:styleId="References">
    <w:name w:val="References"/>
    <w:basedOn w:val="Normal"/>
    <w:rsid w:val="003613BE"/>
    <w:pPr>
      <w:numPr>
        <w:numId w:val="1"/>
      </w:numPr>
      <w:jc w:val="both"/>
    </w:pPr>
    <w:rPr>
      <w:sz w:val="16"/>
      <w:szCs w:val="16"/>
    </w:rPr>
  </w:style>
  <w:style w:type="paragraph" w:customStyle="1" w:styleId="IndexTerms">
    <w:name w:val="IndexTerms"/>
    <w:basedOn w:val="Normal"/>
    <w:next w:val="Normal"/>
    <w:rsid w:val="003613BE"/>
    <w:pPr>
      <w:ind w:firstLine="202"/>
      <w:jc w:val="both"/>
    </w:pPr>
    <w:rPr>
      <w:b/>
      <w:bCs/>
      <w:sz w:val="18"/>
      <w:szCs w:val="18"/>
    </w:rPr>
  </w:style>
  <w:style w:type="character" w:styleId="FootnoteReference">
    <w:name w:val="footnote reference"/>
    <w:basedOn w:val="DefaultParagraphFont"/>
    <w:semiHidden/>
    <w:rsid w:val="003613BE"/>
    <w:rPr>
      <w:vertAlign w:val="superscript"/>
    </w:rPr>
  </w:style>
  <w:style w:type="paragraph" w:styleId="Footer">
    <w:name w:val="footer"/>
    <w:basedOn w:val="Normal"/>
    <w:link w:val="FooterChar"/>
    <w:uiPriority w:val="99"/>
    <w:rsid w:val="003613BE"/>
    <w:pPr>
      <w:tabs>
        <w:tab w:val="center" w:pos="4320"/>
        <w:tab w:val="right" w:pos="8640"/>
      </w:tabs>
    </w:pPr>
  </w:style>
  <w:style w:type="paragraph" w:customStyle="1" w:styleId="Text">
    <w:name w:val="Text"/>
    <w:basedOn w:val="Normal"/>
    <w:rsid w:val="003613BE"/>
    <w:pPr>
      <w:widowControl w:val="0"/>
      <w:spacing w:line="252" w:lineRule="auto"/>
      <w:ind w:firstLine="202"/>
      <w:jc w:val="both"/>
    </w:pPr>
  </w:style>
  <w:style w:type="paragraph" w:customStyle="1" w:styleId="FigureCaption">
    <w:name w:val="Figure Caption"/>
    <w:basedOn w:val="Normal"/>
    <w:rsid w:val="003613BE"/>
    <w:pPr>
      <w:jc w:val="both"/>
    </w:pPr>
    <w:rPr>
      <w:sz w:val="16"/>
      <w:szCs w:val="16"/>
    </w:rPr>
  </w:style>
  <w:style w:type="paragraph" w:customStyle="1" w:styleId="TableTitle">
    <w:name w:val="Table Title"/>
    <w:basedOn w:val="Normal"/>
    <w:rsid w:val="003613BE"/>
    <w:pPr>
      <w:jc w:val="center"/>
    </w:pPr>
    <w:rPr>
      <w:smallCaps/>
      <w:sz w:val="16"/>
      <w:szCs w:val="16"/>
    </w:rPr>
  </w:style>
  <w:style w:type="paragraph" w:customStyle="1" w:styleId="ReferenceHead">
    <w:name w:val="Reference Head"/>
    <w:basedOn w:val="Heading1"/>
    <w:link w:val="ReferenceHeadChar"/>
    <w:rsid w:val="003613BE"/>
    <w:pPr>
      <w:numPr>
        <w:numId w:val="0"/>
      </w:numPr>
    </w:pPr>
  </w:style>
  <w:style w:type="paragraph" w:styleId="Header">
    <w:name w:val="header"/>
    <w:basedOn w:val="Normal"/>
    <w:link w:val="HeaderChar"/>
    <w:uiPriority w:val="99"/>
    <w:rsid w:val="003613BE"/>
    <w:pPr>
      <w:tabs>
        <w:tab w:val="center" w:pos="4320"/>
        <w:tab w:val="right" w:pos="8640"/>
      </w:tabs>
    </w:pPr>
  </w:style>
  <w:style w:type="paragraph" w:customStyle="1" w:styleId="Equation">
    <w:name w:val="Equation"/>
    <w:basedOn w:val="Normal"/>
    <w:next w:val="Normal"/>
    <w:rsid w:val="003613BE"/>
    <w:pPr>
      <w:widowControl w:val="0"/>
      <w:tabs>
        <w:tab w:val="right" w:pos="5040"/>
      </w:tabs>
      <w:spacing w:line="252" w:lineRule="auto"/>
      <w:jc w:val="both"/>
    </w:pPr>
  </w:style>
  <w:style w:type="character" w:styleId="Hyperlink">
    <w:name w:val="Hyperlink"/>
    <w:basedOn w:val="DefaultParagraphFont"/>
    <w:uiPriority w:val="99"/>
    <w:rsid w:val="003613BE"/>
    <w:rPr>
      <w:color w:val="0000FF"/>
      <w:u w:val="single"/>
    </w:rPr>
  </w:style>
  <w:style w:type="character" w:styleId="FollowedHyperlink">
    <w:name w:val="FollowedHyperlink"/>
    <w:basedOn w:val="DefaultParagraphFont"/>
    <w:rsid w:val="003613BE"/>
    <w:rPr>
      <w:color w:val="800080"/>
      <w:u w:val="single"/>
    </w:rPr>
  </w:style>
  <w:style w:type="paragraph" w:styleId="BodyTextIndent">
    <w:name w:val="Body Text Indent"/>
    <w:basedOn w:val="Normal"/>
    <w:link w:val="BodyTextIndentChar"/>
    <w:rsid w:val="003613BE"/>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basedOn w:val="DefaultParagraphFont"/>
    <w:link w:val="BalloonText"/>
    <w:uiPriority w:val="99"/>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NormalWeb">
    <w:name w:val="Normal (Web)"/>
    <w:basedOn w:val="Normal"/>
    <w:link w:val="NormalWebChar"/>
    <w:uiPriority w:val="99"/>
    <w:unhideWhenUsed/>
    <w:rsid w:val="00DE14B0"/>
    <w:pPr>
      <w:spacing w:before="100" w:beforeAutospacing="1" w:after="100" w:afterAutospacing="1"/>
    </w:pPr>
    <w:rPr>
      <w:sz w:val="24"/>
      <w:szCs w:val="24"/>
    </w:rPr>
  </w:style>
  <w:style w:type="character" w:customStyle="1" w:styleId="NormalWebChar">
    <w:name w:val="Normal (Web) Char"/>
    <w:basedOn w:val="DefaultParagraphFont"/>
    <w:link w:val="NormalWeb"/>
    <w:uiPriority w:val="99"/>
    <w:rsid w:val="00DE14B0"/>
    <w:rPr>
      <w:sz w:val="24"/>
      <w:szCs w:val="24"/>
    </w:rPr>
  </w:style>
  <w:style w:type="character" w:customStyle="1" w:styleId="HeaderChar">
    <w:name w:val="Header Char"/>
    <w:basedOn w:val="DefaultParagraphFont"/>
    <w:link w:val="Header"/>
    <w:uiPriority w:val="99"/>
    <w:rsid w:val="003B1B8D"/>
  </w:style>
  <w:style w:type="paragraph" w:styleId="NoSpacing">
    <w:name w:val="No Spacing"/>
    <w:uiPriority w:val="1"/>
    <w:qFormat/>
    <w:rsid w:val="002F7302"/>
    <w:rPr>
      <w:rFonts w:asciiTheme="minorHAnsi" w:eastAsiaTheme="minorHAnsi" w:hAnsiTheme="minorHAnsi" w:cstheme="minorBidi"/>
      <w:sz w:val="22"/>
      <w:szCs w:val="22"/>
    </w:rPr>
  </w:style>
  <w:style w:type="paragraph" w:styleId="ListParagraph">
    <w:name w:val="List Paragraph"/>
    <w:aliases w:val="tabel,heading 3,spasi 2 taiiii,Heading 10"/>
    <w:basedOn w:val="Normal"/>
    <w:link w:val="ListParagraphChar"/>
    <w:uiPriority w:val="34"/>
    <w:qFormat/>
    <w:rsid w:val="0054743B"/>
    <w:pPr>
      <w:ind w:left="720"/>
      <w:contextualSpacing/>
    </w:pPr>
    <w:rPr>
      <w:sz w:val="24"/>
      <w:szCs w:val="24"/>
    </w:rPr>
  </w:style>
  <w:style w:type="table" w:styleId="TableGrid">
    <w:name w:val="Table Grid"/>
    <w:basedOn w:val="TableNormal"/>
    <w:rsid w:val="0054743B"/>
    <w:rPr>
      <w:rFonts w:ascii="Calibri" w:eastAsia="Calibri" w:hAnsi="Calibr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tabel Char,heading 3 Char,spasi 2 taiiii Char,Heading 10 Char"/>
    <w:basedOn w:val="DefaultParagraphFont"/>
    <w:link w:val="ListParagraph"/>
    <w:uiPriority w:val="34"/>
    <w:rsid w:val="0054743B"/>
    <w:rPr>
      <w:sz w:val="24"/>
      <w:szCs w:val="24"/>
    </w:rPr>
  </w:style>
  <w:style w:type="paragraph" w:customStyle="1" w:styleId="Default">
    <w:name w:val="Default"/>
    <w:link w:val="DefaultChar"/>
    <w:rsid w:val="003879E2"/>
    <w:pPr>
      <w:autoSpaceDE w:val="0"/>
      <w:autoSpaceDN w:val="0"/>
      <w:adjustRightInd w:val="0"/>
    </w:pPr>
    <w:rPr>
      <w:rFonts w:eastAsiaTheme="minorHAnsi"/>
      <w:color w:val="000000"/>
      <w:sz w:val="24"/>
      <w:szCs w:val="24"/>
      <w:lang w:val="id-ID"/>
    </w:rPr>
  </w:style>
  <w:style w:type="character" w:customStyle="1" w:styleId="hps">
    <w:name w:val="hps"/>
    <w:basedOn w:val="DefaultParagraphFont"/>
    <w:rsid w:val="003879E2"/>
  </w:style>
  <w:style w:type="character" w:customStyle="1" w:styleId="TitleChar">
    <w:name w:val="Title Char"/>
    <w:basedOn w:val="DefaultParagraphFont"/>
    <w:link w:val="Title"/>
    <w:rsid w:val="00627C27"/>
    <w:rPr>
      <w:kern w:val="28"/>
      <w:sz w:val="48"/>
      <w:szCs w:val="48"/>
    </w:rPr>
  </w:style>
  <w:style w:type="character" w:customStyle="1" w:styleId="st">
    <w:name w:val="st"/>
    <w:basedOn w:val="DefaultParagraphFont"/>
    <w:rsid w:val="00627C27"/>
  </w:style>
  <w:style w:type="character" w:styleId="Emphasis">
    <w:name w:val="Emphasis"/>
    <w:basedOn w:val="DefaultParagraphFont"/>
    <w:qFormat/>
    <w:rsid w:val="00627C27"/>
    <w:rPr>
      <w:i/>
      <w:iCs/>
    </w:rPr>
  </w:style>
  <w:style w:type="character" w:customStyle="1" w:styleId="apple-converted-space">
    <w:name w:val="apple-converted-space"/>
    <w:basedOn w:val="DefaultParagraphFont"/>
    <w:rsid w:val="00627C27"/>
  </w:style>
  <w:style w:type="paragraph" w:customStyle="1" w:styleId="ListParagraph1">
    <w:name w:val="List Paragraph1"/>
    <w:basedOn w:val="Normal"/>
    <w:uiPriority w:val="34"/>
    <w:qFormat/>
    <w:rsid w:val="00F706C1"/>
    <w:pPr>
      <w:spacing w:after="200" w:line="276" w:lineRule="auto"/>
      <w:ind w:left="720"/>
      <w:contextualSpacing/>
    </w:pPr>
    <w:rPr>
      <w:rFonts w:asciiTheme="minorHAnsi" w:eastAsiaTheme="minorEastAsia" w:hAnsiTheme="minorHAnsi" w:cstheme="minorBidi"/>
      <w:sz w:val="22"/>
      <w:szCs w:val="22"/>
    </w:rPr>
  </w:style>
  <w:style w:type="paragraph" w:styleId="BodyText">
    <w:name w:val="Body Text"/>
    <w:basedOn w:val="Normal"/>
    <w:link w:val="BodyTextChar"/>
    <w:rsid w:val="00F706C1"/>
    <w:pPr>
      <w:spacing w:after="120"/>
    </w:pPr>
  </w:style>
  <w:style w:type="character" w:customStyle="1" w:styleId="BodyTextChar">
    <w:name w:val="Body Text Char"/>
    <w:basedOn w:val="DefaultParagraphFont"/>
    <w:link w:val="BodyText"/>
    <w:rsid w:val="00F706C1"/>
  </w:style>
  <w:style w:type="character" w:customStyle="1" w:styleId="reference-text">
    <w:name w:val="reference-text"/>
    <w:basedOn w:val="DefaultParagraphFont"/>
    <w:rsid w:val="00D369B8"/>
  </w:style>
  <w:style w:type="paragraph" w:customStyle="1" w:styleId="IEEEHeading1">
    <w:name w:val="IEEE Heading 1"/>
    <w:basedOn w:val="Normal"/>
    <w:next w:val="Normal"/>
    <w:rsid w:val="00D369B8"/>
    <w:pPr>
      <w:adjustRightInd w:val="0"/>
      <w:snapToGrid w:val="0"/>
      <w:spacing w:before="180" w:after="60"/>
      <w:jc w:val="center"/>
    </w:pPr>
    <w:rPr>
      <w:rFonts w:eastAsia="SimSun"/>
      <w:smallCaps/>
      <w:szCs w:val="24"/>
      <w:lang w:val="en-AU" w:eastAsia="zh-CN"/>
    </w:rPr>
  </w:style>
  <w:style w:type="paragraph" w:customStyle="1" w:styleId="IEEEParagraph">
    <w:name w:val="IEEE Paragraph"/>
    <w:basedOn w:val="Normal"/>
    <w:link w:val="IEEEParagraphChar"/>
    <w:rsid w:val="00D369B8"/>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D369B8"/>
    <w:rPr>
      <w:rFonts w:eastAsia="SimSun"/>
      <w:sz w:val="24"/>
      <w:szCs w:val="24"/>
      <w:lang w:val="en-AU" w:eastAsia="zh-CN"/>
    </w:rPr>
  </w:style>
  <w:style w:type="character" w:styleId="Strong">
    <w:name w:val="Strong"/>
    <w:basedOn w:val="DefaultParagraphFont"/>
    <w:uiPriority w:val="22"/>
    <w:qFormat/>
    <w:rsid w:val="00D369B8"/>
    <w:rPr>
      <w:b/>
      <w:bCs/>
    </w:rPr>
  </w:style>
  <w:style w:type="character" w:customStyle="1" w:styleId="Heading3Char">
    <w:name w:val="Heading 3 Char"/>
    <w:basedOn w:val="DefaultParagraphFont"/>
    <w:link w:val="Heading3"/>
    <w:uiPriority w:val="9"/>
    <w:rsid w:val="00D369B8"/>
    <w:rPr>
      <w:i/>
      <w:iCs/>
    </w:rPr>
  </w:style>
  <w:style w:type="character" w:customStyle="1" w:styleId="Heading4Char">
    <w:name w:val="Heading 4 Char"/>
    <w:basedOn w:val="DefaultParagraphFont"/>
    <w:link w:val="Heading4"/>
    <w:uiPriority w:val="9"/>
    <w:rsid w:val="00D369B8"/>
    <w:rPr>
      <w:i/>
      <w:iCs/>
      <w:sz w:val="18"/>
      <w:szCs w:val="18"/>
    </w:rPr>
  </w:style>
  <w:style w:type="character" w:customStyle="1" w:styleId="Heading5Char">
    <w:name w:val="Heading 5 Char"/>
    <w:basedOn w:val="DefaultParagraphFont"/>
    <w:link w:val="Heading5"/>
    <w:uiPriority w:val="9"/>
    <w:rsid w:val="00D369B8"/>
    <w:rPr>
      <w:sz w:val="18"/>
      <w:szCs w:val="18"/>
    </w:rPr>
  </w:style>
  <w:style w:type="character" w:customStyle="1" w:styleId="Heading6Char">
    <w:name w:val="Heading 6 Char"/>
    <w:basedOn w:val="DefaultParagraphFont"/>
    <w:link w:val="Heading6"/>
    <w:uiPriority w:val="9"/>
    <w:rsid w:val="00D369B8"/>
    <w:rPr>
      <w:i/>
      <w:iCs/>
      <w:sz w:val="16"/>
      <w:szCs w:val="16"/>
    </w:rPr>
  </w:style>
  <w:style w:type="character" w:customStyle="1" w:styleId="Heading7Char">
    <w:name w:val="Heading 7 Char"/>
    <w:basedOn w:val="DefaultParagraphFont"/>
    <w:link w:val="Heading7"/>
    <w:uiPriority w:val="9"/>
    <w:rsid w:val="00D369B8"/>
    <w:rPr>
      <w:sz w:val="16"/>
      <w:szCs w:val="16"/>
    </w:rPr>
  </w:style>
  <w:style w:type="character" w:customStyle="1" w:styleId="Heading8Char">
    <w:name w:val="Heading 8 Char"/>
    <w:basedOn w:val="DefaultParagraphFont"/>
    <w:link w:val="Heading8"/>
    <w:uiPriority w:val="9"/>
    <w:rsid w:val="00D369B8"/>
    <w:rPr>
      <w:i/>
      <w:iCs/>
      <w:sz w:val="16"/>
      <w:szCs w:val="16"/>
    </w:rPr>
  </w:style>
  <w:style w:type="character" w:customStyle="1" w:styleId="Heading9Char">
    <w:name w:val="Heading 9 Char"/>
    <w:basedOn w:val="DefaultParagraphFont"/>
    <w:link w:val="Heading9"/>
    <w:uiPriority w:val="9"/>
    <w:rsid w:val="00D369B8"/>
    <w:rPr>
      <w:sz w:val="16"/>
      <w:szCs w:val="16"/>
    </w:rPr>
  </w:style>
  <w:style w:type="character" w:customStyle="1" w:styleId="text2">
    <w:name w:val="text2"/>
    <w:basedOn w:val="DefaultParagraphFont"/>
    <w:rsid w:val="00D369B8"/>
  </w:style>
  <w:style w:type="paragraph" w:styleId="Subtitle">
    <w:name w:val="Subtitle"/>
    <w:basedOn w:val="Normal"/>
    <w:link w:val="SubtitleChar"/>
    <w:uiPriority w:val="99"/>
    <w:qFormat/>
    <w:rsid w:val="00D369B8"/>
    <w:pPr>
      <w:spacing w:line="480" w:lineRule="auto"/>
      <w:jc w:val="center"/>
      <w:outlineLvl w:val="0"/>
    </w:pPr>
    <w:rPr>
      <w:b/>
      <w:bCs/>
      <w:sz w:val="28"/>
      <w:szCs w:val="28"/>
    </w:rPr>
  </w:style>
  <w:style w:type="character" w:customStyle="1" w:styleId="SubtitleChar">
    <w:name w:val="Subtitle Char"/>
    <w:basedOn w:val="DefaultParagraphFont"/>
    <w:link w:val="Subtitle"/>
    <w:uiPriority w:val="99"/>
    <w:rsid w:val="00D369B8"/>
    <w:rPr>
      <w:b/>
      <w:bCs/>
      <w:sz w:val="28"/>
      <w:szCs w:val="28"/>
    </w:rPr>
  </w:style>
  <w:style w:type="character" w:customStyle="1" w:styleId="mw-headline">
    <w:name w:val="mw-headline"/>
    <w:basedOn w:val="DefaultParagraphFont"/>
    <w:rsid w:val="00D369B8"/>
  </w:style>
  <w:style w:type="paragraph" w:styleId="Caption">
    <w:name w:val="caption"/>
    <w:basedOn w:val="Normal"/>
    <w:next w:val="Normal"/>
    <w:uiPriority w:val="35"/>
    <w:unhideWhenUsed/>
    <w:qFormat/>
    <w:rsid w:val="00D369B8"/>
    <w:pPr>
      <w:spacing w:after="200" w:line="276" w:lineRule="auto"/>
    </w:pPr>
    <w:rPr>
      <w:rFonts w:ascii="Calibri" w:eastAsia="Calibri" w:hAnsi="Calibri" w:cs="Arial"/>
      <w:b/>
      <w:bCs/>
      <w:lang w:val="id-ID"/>
    </w:rPr>
  </w:style>
  <w:style w:type="character" w:customStyle="1" w:styleId="addmd">
    <w:name w:val="addmd"/>
    <w:basedOn w:val="DefaultParagraphFont"/>
    <w:rsid w:val="00E801CF"/>
  </w:style>
  <w:style w:type="character" w:customStyle="1" w:styleId="fontstyle01">
    <w:name w:val="fontstyle01"/>
    <w:basedOn w:val="DefaultParagraphFont"/>
    <w:rsid w:val="00363B32"/>
    <w:rPr>
      <w:rFonts w:ascii="Times-Roman" w:hAnsi="Times-Roman" w:hint="default"/>
      <w:b w:val="0"/>
      <w:bCs w:val="0"/>
      <w:i w:val="0"/>
      <w:iCs w:val="0"/>
      <w:color w:val="000000"/>
      <w:sz w:val="24"/>
      <w:szCs w:val="24"/>
    </w:rPr>
  </w:style>
  <w:style w:type="character" w:customStyle="1" w:styleId="DefaultChar">
    <w:name w:val="Default Char"/>
    <w:link w:val="Default"/>
    <w:rsid w:val="004D33E5"/>
    <w:rPr>
      <w:rFonts w:eastAsiaTheme="minorHAnsi"/>
      <w:color w:val="000000"/>
      <w:sz w:val="24"/>
      <w:szCs w:val="24"/>
      <w:lang w:val="id-ID"/>
    </w:rPr>
  </w:style>
  <w:style w:type="character" w:customStyle="1" w:styleId="a">
    <w:name w:val="a"/>
    <w:basedOn w:val="DefaultParagraphFont"/>
    <w:rsid w:val="00435442"/>
  </w:style>
  <w:style w:type="table" w:customStyle="1" w:styleId="PlainTable2">
    <w:name w:val="Plain Table 2"/>
    <w:basedOn w:val="TableNormal"/>
    <w:uiPriority w:val="42"/>
    <w:rsid w:val="00507F8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Style">
    <w:name w:val="Default Style"/>
    <w:rsid w:val="00DF484D"/>
    <w:pPr>
      <w:suppressAutoHyphens/>
      <w:spacing w:line="360" w:lineRule="auto"/>
      <w:jc w:val="both"/>
    </w:pPr>
    <w:rPr>
      <w:rFonts w:ascii="Calibri" w:eastAsia="DejaVu Sans" w:hAnsi="Calibri" w:cs="Calibri"/>
      <w:sz w:val="22"/>
      <w:szCs w:val="22"/>
      <w:lang w:val="id-ID"/>
    </w:rPr>
  </w:style>
  <w:style w:type="character" w:customStyle="1" w:styleId="go">
    <w:name w:val="go"/>
    <w:basedOn w:val="DefaultParagraphFont"/>
    <w:rsid w:val="000A74F1"/>
  </w:style>
  <w:style w:type="paragraph" w:customStyle="1" w:styleId="Textbody">
    <w:name w:val="Text body"/>
    <w:basedOn w:val="Normal"/>
    <w:rsid w:val="000A74F1"/>
    <w:pPr>
      <w:suppressAutoHyphens/>
      <w:autoSpaceDN w:val="0"/>
      <w:spacing w:after="140" w:line="288" w:lineRule="auto"/>
      <w:textAlignment w:val="baseline"/>
    </w:pPr>
    <w:rPr>
      <w:rFonts w:ascii="Liberation Serif" w:eastAsia="SimSun" w:hAnsi="Liberation Serif" w:cs="Mangal"/>
      <w:kern w:val="3"/>
      <w:sz w:val="24"/>
      <w:szCs w:val="24"/>
      <w:lang w:val="id-ID" w:eastAsia="zh-CN" w:bidi="hi-IN"/>
    </w:rPr>
  </w:style>
  <w:style w:type="paragraph" w:styleId="Bibliography">
    <w:name w:val="Bibliography"/>
    <w:basedOn w:val="Normal"/>
    <w:next w:val="Normal"/>
    <w:uiPriority w:val="37"/>
    <w:unhideWhenUsed/>
    <w:rsid w:val="00250C00"/>
    <w:pPr>
      <w:spacing w:after="200" w:line="276" w:lineRule="auto"/>
    </w:pPr>
    <w:rPr>
      <w:rFonts w:asciiTheme="minorHAnsi" w:eastAsiaTheme="minorHAnsi" w:hAnsiTheme="minorHAnsi" w:cstheme="minorBidi"/>
      <w:sz w:val="22"/>
      <w:szCs w:val="22"/>
      <w:lang w:val="id-ID"/>
    </w:rPr>
  </w:style>
  <w:style w:type="table" w:customStyle="1" w:styleId="TableGrid1">
    <w:name w:val="Table Grid1"/>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50C0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2">
    <w:name w:val="Table Grid2"/>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65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6516FF"/>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iPriority="99"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nhideWhenUsed="0" w:qFormat="1"/>
    <w:lsdException w:name="Normal (Web)" w:uiPriority="99"/>
    <w:lsdException w:name="HTML Preformatted" w:uiPriority="99"/>
    <w:lsdException w:name="Normal Table" w:semiHidden="0" w:unhideWhenUsed="0"/>
    <w:lsdException w:name="No List" w:uiPriority="99"/>
    <w:lsdException w:name="Table Subtle 1" w:semiHidden="0" w:unhideWhenUsed="0"/>
    <w:lsdException w:name="Table Web 2" w:semiHidden="0" w:unhideWhenUsed="0"/>
    <w:lsdException w:name="Table Web 3" w:semiHidden="0" w:unhideWhenUsed="0"/>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3BE"/>
  </w:style>
  <w:style w:type="paragraph" w:styleId="Heading1">
    <w:name w:val="heading 1"/>
    <w:basedOn w:val="Normal"/>
    <w:next w:val="Normal"/>
    <w:link w:val="Heading1Char"/>
    <w:uiPriority w:val="9"/>
    <w:qFormat/>
    <w:rsid w:val="003613BE"/>
    <w:pPr>
      <w:keepNext/>
      <w:numPr>
        <w:numId w:val="2"/>
      </w:numPr>
      <w:spacing w:before="240" w:after="80"/>
      <w:jc w:val="center"/>
      <w:outlineLvl w:val="0"/>
    </w:pPr>
    <w:rPr>
      <w:smallCaps/>
      <w:kern w:val="28"/>
    </w:rPr>
  </w:style>
  <w:style w:type="paragraph" w:styleId="Heading2">
    <w:name w:val="heading 2"/>
    <w:basedOn w:val="Normal"/>
    <w:next w:val="Normal"/>
    <w:link w:val="Heading2Char"/>
    <w:uiPriority w:val="9"/>
    <w:qFormat/>
    <w:rsid w:val="003613BE"/>
    <w:pPr>
      <w:keepNext/>
      <w:numPr>
        <w:ilvl w:val="1"/>
        <w:numId w:val="2"/>
      </w:numPr>
      <w:spacing w:before="120" w:after="60"/>
      <w:outlineLvl w:val="1"/>
    </w:pPr>
    <w:rPr>
      <w:i/>
      <w:iCs/>
    </w:rPr>
  </w:style>
  <w:style w:type="paragraph" w:styleId="Heading3">
    <w:name w:val="heading 3"/>
    <w:basedOn w:val="Normal"/>
    <w:next w:val="Normal"/>
    <w:link w:val="Heading3Char"/>
    <w:uiPriority w:val="9"/>
    <w:qFormat/>
    <w:rsid w:val="003613BE"/>
    <w:pPr>
      <w:keepNext/>
      <w:numPr>
        <w:ilvl w:val="2"/>
        <w:numId w:val="2"/>
      </w:numPr>
      <w:outlineLvl w:val="2"/>
    </w:pPr>
    <w:rPr>
      <w:i/>
      <w:iCs/>
    </w:rPr>
  </w:style>
  <w:style w:type="paragraph" w:styleId="Heading4">
    <w:name w:val="heading 4"/>
    <w:basedOn w:val="Normal"/>
    <w:next w:val="Normal"/>
    <w:link w:val="Heading4Char"/>
    <w:uiPriority w:val="9"/>
    <w:qFormat/>
    <w:rsid w:val="003613BE"/>
    <w:pPr>
      <w:keepNext/>
      <w:numPr>
        <w:ilvl w:val="3"/>
        <w:numId w:val="2"/>
      </w:numPr>
      <w:spacing w:before="240" w:after="60"/>
      <w:outlineLvl w:val="3"/>
    </w:pPr>
    <w:rPr>
      <w:i/>
      <w:iCs/>
      <w:sz w:val="18"/>
      <w:szCs w:val="18"/>
    </w:rPr>
  </w:style>
  <w:style w:type="paragraph" w:styleId="Heading5">
    <w:name w:val="heading 5"/>
    <w:basedOn w:val="Normal"/>
    <w:next w:val="Normal"/>
    <w:link w:val="Heading5Char"/>
    <w:uiPriority w:val="9"/>
    <w:qFormat/>
    <w:rsid w:val="003613BE"/>
    <w:pPr>
      <w:numPr>
        <w:ilvl w:val="4"/>
        <w:numId w:val="2"/>
      </w:numPr>
      <w:spacing w:before="240" w:after="60"/>
      <w:outlineLvl w:val="4"/>
    </w:pPr>
    <w:rPr>
      <w:sz w:val="18"/>
      <w:szCs w:val="18"/>
    </w:rPr>
  </w:style>
  <w:style w:type="paragraph" w:styleId="Heading6">
    <w:name w:val="heading 6"/>
    <w:basedOn w:val="Normal"/>
    <w:next w:val="Normal"/>
    <w:link w:val="Heading6Char"/>
    <w:uiPriority w:val="9"/>
    <w:qFormat/>
    <w:rsid w:val="003613BE"/>
    <w:pPr>
      <w:numPr>
        <w:ilvl w:val="5"/>
        <w:numId w:val="2"/>
      </w:numPr>
      <w:spacing w:before="240" w:after="60"/>
      <w:outlineLvl w:val="5"/>
    </w:pPr>
    <w:rPr>
      <w:i/>
      <w:iCs/>
      <w:sz w:val="16"/>
      <w:szCs w:val="16"/>
    </w:rPr>
  </w:style>
  <w:style w:type="paragraph" w:styleId="Heading7">
    <w:name w:val="heading 7"/>
    <w:basedOn w:val="Normal"/>
    <w:next w:val="Normal"/>
    <w:link w:val="Heading7Char"/>
    <w:uiPriority w:val="9"/>
    <w:qFormat/>
    <w:rsid w:val="003613BE"/>
    <w:pPr>
      <w:numPr>
        <w:ilvl w:val="6"/>
        <w:numId w:val="2"/>
      </w:numPr>
      <w:spacing w:before="240" w:after="60"/>
      <w:outlineLvl w:val="6"/>
    </w:pPr>
    <w:rPr>
      <w:sz w:val="16"/>
      <w:szCs w:val="16"/>
    </w:rPr>
  </w:style>
  <w:style w:type="paragraph" w:styleId="Heading8">
    <w:name w:val="heading 8"/>
    <w:basedOn w:val="Normal"/>
    <w:next w:val="Normal"/>
    <w:link w:val="Heading8Char"/>
    <w:uiPriority w:val="9"/>
    <w:qFormat/>
    <w:rsid w:val="003613BE"/>
    <w:pPr>
      <w:numPr>
        <w:ilvl w:val="7"/>
        <w:numId w:val="2"/>
      </w:numPr>
      <w:spacing w:before="240" w:after="60"/>
      <w:outlineLvl w:val="7"/>
    </w:pPr>
    <w:rPr>
      <w:i/>
      <w:iCs/>
      <w:sz w:val="16"/>
      <w:szCs w:val="16"/>
    </w:rPr>
  </w:style>
  <w:style w:type="paragraph" w:styleId="Heading9">
    <w:name w:val="heading 9"/>
    <w:basedOn w:val="Normal"/>
    <w:next w:val="Normal"/>
    <w:link w:val="Heading9Char"/>
    <w:uiPriority w:val="9"/>
    <w:qFormat/>
    <w:rsid w:val="003613BE"/>
    <w:pPr>
      <w:numPr>
        <w:ilvl w:val="8"/>
        <w:numId w:val="2"/>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3613BE"/>
    <w:pPr>
      <w:spacing w:before="20"/>
      <w:ind w:firstLine="202"/>
      <w:jc w:val="both"/>
    </w:pPr>
    <w:rPr>
      <w:b/>
      <w:bCs/>
      <w:sz w:val="18"/>
      <w:szCs w:val="18"/>
    </w:rPr>
  </w:style>
  <w:style w:type="paragraph" w:customStyle="1" w:styleId="Authors">
    <w:name w:val="Authors"/>
    <w:basedOn w:val="Normal"/>
    <w:next w:val="Normal"/>
    <w:rsid w:val="003613BE"/>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3613BE"/>
    <w:rPr>
      <w:rFonts w:ascii="Times New Roman" w:hAnsi="Times New Roman" w:cs="Times New Roman"/>
      <w:i/>
      <w:iCs/>
      <w:sz w:val="22"/>
      <w:szCs w:val="22"/>
    </w:rPr>
  </w:style>
  <w:style w:type="paragraph" w:styleId="Title">
    <w:name w:val="Title"/>
    <w:basedOn w:val="Normal"/>
    <w:next w:val="Normal"/>
    <w:link w:val="TitleChar"/>
    <w:qFormat/>
    <w:rsid w:val="003613BE"/>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3613BE"/>
    <w:pPr>
      <w:ind w:firstLine="202"/>
      <w:jc w:val="both"/>
    </w:pPr>
    <w:rPr>
      <w:sz w:val="16"/>
      <w:szCs w:val="16"/>
    </w:rPr>
  </w:style>
  <w:style w:type="paragraph" w:customStyle="1" w:styleId="References">
    <w:name w:val="References"/>
    <w:basedOn w:val="Normal"/>
    <w:rsid w:val="003613BE"/>
    <w:pPr>
      <w:numPr>
        <w:numId w:val="1"/>
      </w:numPr>
      <w:jc w:val="both"/>
    </w:pPr>
    <w:rPr>
      <w:sz w:val="16"/>
      <w:szCs w:val="16"/>
    </w:rPr>
  </w:style>
  <w:style w:type="paragraph" w:customStyle="1" w:styleId="IndexTerms">
    <w:name w:val="IndexTerms"/>
    <w:basedOn w:val="Normal"/>
    <w:next w:val="Normal"/>
    <w:rsid w:val="003613BE"/>
    <w:pPr>
      <w:ind w:firstLine="202"/>
      <w:jc w:val="both"/>
    </w:pPr>
    <w:rPr>
      <w:b/>
      <w:bCs/>
      <w:sz w:val="18"/>
      <w:szCs w:val="18"/>
    </w:rPr>
  </w:style>
  <w:style w:type="character" w:styleId="FootnoteReference">
    <w:name w:val="footnote reference"/>
    <w:basedOn w:val="DefaultParagraphFont"/>
    <w:semiHidden/>
    <w:rsid w:val="003613BE"/>
    <w:rPr>
      <w:vertAlign w:val="superscript"/>
    </w:rPr>
  </w:style>
  <w:style w:type="paragraph" w:styleId="Footer">
    <w:name w:val="footer"/>
    <w:basedOn w:val="Normal"/>
    <w:link w:val="FooterChar"/>
    <w:uiPriority w:val="99"/>
    <w:rsid w:val="003613BE"/>
    <w:pPr>
      <w:tabs>
        <w:tab w:val="center" w:pos="4320"/>
        <w:tab w:val="right" w:pos="8640"/>
      </w:tabs>
    </w:pPr>
  </w:style>
  <w:style w:type="paragraph" w:customStyle="1" w:styleId="Text">
    <w:name w:val="Text"/>
    <w:basedOn w:val="Normal"/>
    <w:rsid w:val="003613BE"/>
    <w:pPr>
      <w:widowControl w:val="0"/>
      <w:spacing w:line="252" w:lineRule="auto"/>
      <w:ind w:firstLine="202"/>
      <w:jc w:val="both"/>
    </w:pPr>
  </w:style>
  <w:style w:type="paragraph" w:customStyle="1" w:styleId="FigureCaption">
    <w:name w:val="Figure Caption"/>
    <w:basedOn w:val="Normal"/>
    <w:rsid w:val="003613BE"/>
    <w:pPr>
      <w:jc w:val="both"/>
    </w:pPr>
    <w:rPr>
      <w:sz w:val="16"/>
      <w:szCs w:val="16"/>
    </w:rPr>
  </w:style>
  <w:style w:type="paragraph" w:customStyle="1" w:styleId="TableTitle">
    <w:name w:val="Table Title"/>
    <w:basedOn w:val="Normal"/>
    <w:rsid w:val="003613BE"/>
    <w:pPr>
      <w:jc w:val="center"/>
    </w:pPr>
    <w:rPr>
      <w:smallCaps/>
      <w:sz w:val="16"/>
      <w:szCs w:val="16"/>
    </w:rPr>
  </w:style>
  <w:style w:type="paragraph" w:customStyle="1" w:styleId="ReferenceHead">
    <w:name w:val="Reference Head"/>
    <w:basedOn w:val="Heading1"/>
    <w:link w:val="ReferenceHeadChar"/>
    <w:rsid w:val="003613BE"/>
    <w:pPr>
      <w:numPr>
        <w:numId w:val="0"/>
      </w:numPr>
    </w:pPr>
  </w:style>
  <w:style w:type="paragraph" w:styleId="Header">
    <w:name w:val="header"/>
    <w:basedOn w:val="Normal"/>
    <w:link w:val="HeaderChar"/>
    <w:uiPriority w:val="99"/>
    <w:rsid w:val="003613BE"/>
    <w:pPr>
      <w:tabs>
        <w:tab w:val="center" w:pos="4320"/>
        <w:tab w:val="right" w:pos="8640"/>
      </w:tabs>
    </w:pPr>
  </w:style>
  <w:style w:type="paragraph" w:customStyle="1" w:styleId="Equation">
    <w:name w:val="Equation"/>
    <w:basedOn w:val="Normal"/>
    <w:next w:val="Normal"/>
    <w:rsid w:val="003613BE"/>
    <w:pPr>
      <w:widowControl w:val="0"/>
      <w:tabs>
        <w:tab w:val="right" w:pos="5040"/>
      </w:tabs>
      <w:spacing w:line="252" w:lineRule="auto"/>
      <w:jc w:val="both"/>
    </w:pPr>
  </w:style>
  <w:style w:type="character" w:styleId="Hyperlink">
    <w:name w:val="Hyperlink"/>
    <w:basedOn w:val="DefaultParagraphFont"/>
    <w:uiPriority w:val="99"/>
    <w:rsid w:val="003613BE"/>
    <w:rPr>
      <w:color w:val="0000FF"/>
      <w:u w:val="single"/>
    </w:rPr>
  </w:style>
  <w:style w:type="character" w:styleId="FollowedHyperlink">
    <w:name w:val="FollowedHyperlink"/>
    <w:basedOn w:val="DefaultParagraphFont"/>
    <w:rsid w:val="003613BE"/>
    <w:rPr>
      <w:color w:val="800080"/>
      <w:u w:val="single"/>
    </w:rPr>
  </w:style>
  <w:style w:type="paragraph" w:styleId="BodyTextIndent">
    <w:name w:val="Body Text Indent"/>
    <w:basedOn w:val="Normal"/>
    <w:link w:val="BodyTextIndentChar"/>
    <w:rsid w:val="003613BE"/>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basedOn w:val="DefaultParagraphFont"/>
    <w:link w:val="BalloonText"/>
    <w:uiPriority w:val="99"/>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NormalWeb">
    <w:name w:val="Normal (Web)"/>
    <w:basedOn w:val="Normal"/>
    <w:link w:val="NormalWebChar"/>
    <w:uiPriority w:val="99"/>
    <w:unhideWhenUsed/>
    <w:rsid w:val="00DE14B0"/>
    <w:pPr>
      <w:spacing w:before="100" w:beforeAutospacing="1" w:after="100" w:afterAutospacing="1"/>
    </w:pPr>
    <w:rPr>
      <w:sz w:val="24"/>
      <w:szCs w:val="24"/>
    </w:rPr>
  </w:style>
  <w:style w:type="character" w:customStyle="1" w:styleId="NormalWebChar">
    <w:name w:val="Normal (Web) Char"/>
    <w:basedOn w:val="DefaultParagraphFont"/>
    <w:link w:val="NormalWeb"/>
    <w:uiPriority w:val="99"/>
    <w:rsid w:val="00DE14B0"/>
    <w:rPr>
      <w:sz w:val="24"/>
      <w:szCs w:val="24"/>
    </w:rPr>
  </w:style>
  <w:style w:type="character" w:customStyle="1" w:styleId="HeaderChar">
    <w:name w:val="Header Char"/>
    <w:basedOn w:val="DefaultParagraphFont"/>
    <w:link w:val="Header"/>
    <w:uiPriority w:val="99"/>
    <w:rsid w:val="003B1B8D"/>
  </w:style>
  <w:style w:type="paragraph" w:styleId="NoSpacing">
    <w:name w:val="No Spacing"/>
    <w:uiPriority w:val="1"/>
    <w:qFormat/>
    <w:rsid w:val="002F7302"/>
    <w:rPr>
      <w:rFonts w:asciiTheme="minorHAnsi" w:eastAsiaTheme="minorHAnsi" w:hAnsiTheme="minorHAnsi" w:cstheme="minorBidi"/>
      <w:sz w:val="22"/>
      <w:szCs w:val="22"/>
    </w:rPr>
  </w:style>
  <w:style w:type="paragraph" w:styleId="ListParagraph">
    <w:name w:val="List Paragraph"/>
    <w:aliases w:val="tabel,heading 3,spasi 2 taiiii,Heading 10"/>
    <w:basedOn w:val="Normal"/>
    <w:link w:val="ListParagraphChar"/>
    <w:uiPriority w:val="34"/>
    <w:qFormat/>
    <w:rsid w:val="0054743B"/>
    <w:pPr>
      <w:ind w:left="720"/>
      <w:contextualSpacing/>
    </w:pPr>
    <w:rPr>
      <w:sz w:val="24"/>
      <w:szCs w:val="24"/>
    </w:rPr>
  </w:style>
  <w:style w:type="table" w:styleId="TableGrid">
    <w:name w:val="Table Grid"/>
    <w:basedOn w:val="TableNormal"/>
    <w:rsid w:val="0054743B"/>
    <w:rPr>
      <w:rFonts w:ascii="Calibri" w:eastAsia="Calibri" w:hAnsi="Calibr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tabel Char,heading 3 Char,spasi 2 taiiii Char,Heading 10 Char"/>
    <w:basedOn w:val="DefaultParagraphFont"/>
    <w:link w:val="ListParagraph"/>
    <w:uiPriority w:val="34"/>
    <w:rsid w:val="0054743B"/>
    <w:rPr>
      <w:sz w:val="24"/>
      <w:szCs w:val="24"/>
    </w:rPr>
  </w:style>
  <w:style w:type="paragraph" w:customStyle="1" w:styleId="Default">
    <w:name w:val="Default"/>
    <w:link w:val="DefaultChar"/>
    <w:rsid w:val="003879E2"/>
    <w:pPr>
      <w:autoSpaceDE w:val="0"/>
      <w:autoSpaceDN w:val="0"/>
      <w:adjustRightInd w:val="0"/>
    </w:pPr>
    <w:rPr>
      <w:rFonts w:eastAsiaTheme="minorHAnsi"/>
      <w:color w:val="000000"/>
      <w:sz w:val="24"/>
      <w:szCs w:val="24"/>
      <w:lang w:val="id-ID"/>
    </w:rPr>
  </w:style>
  <w:style w:type="character" w:customStyle="1" w:styleId="hps">
    <w:name w:val="hps"/>
    <w:basedOn w:val="DefaultParagraphFont"/>
    <w:rsid w:val="003879E2"/>
  </w:style>
  <w:style w:type="character" w:customStyle="1" w:styleId="TitleChar">
    <w:name w:val="Title Char"/>
    <w:basedOn w:val="DefaultParagraphFont"/>
    <w:link w:val="Title"/>
    <w:rsid w:val="00627C27"/>
    <w:rPr>
      <w:kern w:val="28"/>
      <w:sz w:val="48"/>
      <w:szCs w:val="48"/>
    </w:rPr>
  </w:style>
  <w:style w:type="character" w:customStyle="1" w:styleId="st">
    <w:name w:val="st"/>
    <w:basedOn w:val="DefaultParagraphFont"/>
    <w:rsid w:val="00627C27"/>
  </w:style>
  <w:style w:type="character" w:styleId="Emphasis">
    <w:name w:val="Emphasis"/>
    <w:basedOn w:val="DefaultParagraphFont"/>
    <w:qFormat/>
    <w:rsid w:val="00627C27"/>
    <w:rPr>
      <w:i/>
      <w:iCs/>
    </w:rPr>
  </w:style>
  <w:style w:type="character" w:customStyle="1" w:styleId="apple-converted-space">
    <w:name w:val="apple-converted-space"/>
    <w:basedOn w:val="DefaultParagraphFont"/>
    <w:rsid w:val="00627C27"/>
  </w:style>
  <w:style w:type="paragraph" w:customStyle="1" w:styleId="ListParagraph1">
    <w:name w:val="List Paragraph1"/>
    <w:basedOn w:val="Normal"/>
    <w:uiPriority w:val="34"/>
    <w:qFormat/>
    <w:rsid w:val="00F706C1"/>
    <w:pPr>
      <w:spacing w:after="200" w:line="276" w:lineRule="auto"/>
      <w:ind w:left="720"/>
      <w:contextualSpacing/>
    </w:pPr>
    <w:rPr>
      <w:rFonts w:asciiTheme="minorHAnsi" w:eastAsiaTheme="minorEastAsia" w:hAnsiTheme="minorHAnsi" w:cstheme="minorBidi"/>
      <w:sz w:val="22"/>
      <w:szCs w:val="22"/>
    </w:rPr>
  </w:style>
  <w:style w:type="paragraph" w:styleId="BodyText">
    <w:name w:val="Body Text"/>
    <w:basedOn w:val="Normal"/>
    <w:link w:val="BodyTextChar"/>
    <w:rsid w:val="00F706C1"/>
    <w:pPr>
      <w:spacing w:after="120"/>
    </w:pPr>
  </w:style>
  <w:style w:type="character" w:customStyle="1" w:styleId="BodyTextChar">
    <w:name w:val="Body Text Char"/>
    <w:basedOn w:val="DefaultParagraphFont"/>
    <w:link w:val="BodyText"/>
    <w:rsid w:val="00F706C1"/>
  </w:style>
  <w:style w:type="character" w:customStyle="1" w:styleId="reference-text">
    <w:name w:val="reference-text"/>
    <w:basedOn w:val="DefaultParagraphFont"/>
    <w:rsid w:val="00D369B8"/>
  </w:style>
  <w:style w:type="paragraph" w:customStyle="1" w:styleId="IEEEHeading1">
    <w:name w:val="IEEE Heading 1"/>
    <w:basedOn w:val="Normal"/>
    <w:next w:val="Normal"/>
    <w:rsid w:val="00D369B8"/>
    <w:pPr>
      <w:adjustRightInd w:val="0"/>
      <w:snapToGrid w:val="0"/>
      <w:spacing w:before="180" w:after="60"/>
      <w:jc w:val="center"/>
    </w:pPr>
    <w:rPr>
      <w:rFonts w:eastAsia="SimSun"/>
      <w:smallCaps/>
      <w:szCs w:val="24"/>
      <w:lang w:val="en-AU" w:eastAsia="zh-CN"/>
    </w:rPr>
  </w:style>
  <w:style w:type="paragraph" w:customStyle="1" w:styleId="IEEEParagraph">
    <w:name w:val="IEEE Paragraph"/>
    <w:basedOn w:val="Normal"/>
    <w:link w:val="IEEEParagraphChar"/>
    <w:rsid w:val="00D369B8"/>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D369B8"/>
    <w:rPr>
      <w:rFonts w:eastAsia="SimSun"/>
      <w:sz w:val="24"/>
      <w:szCs w:val="24"/>
      <w:lang w:val="en-AU" w:eastAsia="zh-CN"/>
    </w:rPr>
  </w:style>
  <w:style w:type="character" w:styleId="Strong">
    <w:name w:val="Strong"/>
    <w:basedOn w:val="DefaultParagraphFont"/>
    <w:uiPriority w:val="22"/>
    <w:qFormat/>
    <w:rsid w:val="00D369B8"/>
    <w:rPr>
      <w:b/>
      <w:bCs/>
    </w:rPr>
  </w:style>
  <w:style w:type="character" w:customStyle="1" w:styleId="Heading3Char">
    <w:name w:val="Heading 3 Char"/>
    <w:basedOn w:val="DefaultParagraphFont"/>
    <w:link w:val="Heading3"/>
    <w:uiPriority w:val="9"/>
    <w:rsid w:val="00D369B8"/>
    <w:rPr>
      <w:i/>
      <w:iCs/>
    </w:rPr>
  </w:style>
  <w:style w:type="character" w:customStyle="1" w:styleId="Heading4Char">
    <w:name w:val="Heading 4 Char"/>
    <w:basedOn w:val="DefaultParagraphFont"/>
    <w:link w:val="Heading4"/>
    <w:uiPriority w:val="9"/>
    <w:rsid w:val="00D369B8"/>
    <w:rPr>
      <w:i/>
      <w:iCs/>
      <w:sz w:val="18"/>
      <w:szCs w:val="18"/>
    </w:rPr>
  </w:style>
  <w:style w:type="character" w:customStyle="1" w:styleId="Heading5Char">
    <w:name w:val="Heading 5 Char"/>
    <w:basedOn w:val="DefaultParagraphFont"/>
    <w:link w:val="Heading5"/>
    <w:uiPriority w:val="9"/>
    <w:rsid w:val="00D369B8"/>
    <w:rPr>
      <w:sz w:val="18"/>
      <w:szCs w:val="18"/>
    </w:rPr>
  </w:style>
  <w:style w:type="character" w:customStyle="1" w:styleId="Heading6Char">
    <w:name w:val="Heading 6 Char"/>
    <w:basedOn w:val="DefaultParagraphFont"/>
    <w:link w:val="Heading6"/>
    <w:uiPriority w:val="9"/>
    <w:rsid w:val="00D369B8"/>
    <w:rPr>
      <w:i/>
      <w:iCs/>
      <w:sz w:val="16"/>
      <w:szCs w:val="16"/>
    </w:rPr>
  </w:style>
  <w:style w:type="character" w:customStyle="1" w:styleId="Heading7Char">
    <w:name w:val="Heading 7 Char"/>
    <w:basedOn w:val="DefaultParagraphFont"/>
    <w:link w:val="Heading7"/>
    <w:uiPriority w:val="9"/>
    <w:rsid w:val="00D369B8"/>
    <w:rPr>
      <w:sz w:val="16"/>
      <w:szCs w:val="16"/>
    </w:rPr>
  </w:style>
  <w:style w:type="character" w:customStyle="1" w:styleId="Heading8Char">
    <w:name w:val="Heading 8 Char"/>
    <w:basedOn w:val="DefaultParagraphFont"/>
    <w:link w:val="Heading8"/>
    <w:uiPriority w:val="9"/>
    <w:rsid w:val="00D369B8"/>
    <w:rPr>
      <w:i/>
      <w:iCs/>
      <w:sz w:val="16"/>
      <w:szCs w:val="16"/>
    </w:rPr>
  </w:style>
  <w:style w:type="character" w:customStyle="1" w:styleId="Heading9Char">
    <w:name w:val="Heading 9 Char"/>
    <w:basedOn w:val="DefaultParagraphFont"/>
    <w:link w:val="Heading9"/>
    <w:uiPriority w:val="9"/>
    <w:rsid w:val="00D369B8"/>
    <w:rPr>
      <w:sz w:val="16"/>
      <w:szCs w:val="16"/>
    </w:rPr>
  </w:style>
  <w:style w:type="character" w:customStyle="1" w:styleId="text2">
    <w:name w:val="text2"/>
    <w:basedOn w:val="DefaultParagraphFont"/>
    <w:rsid w:val="00D369B8"/>
  </w:style>
  <w:style w:type="paragraph" w:styleId="Subtitle">
    <w:name w:val="Subtitle"/>
    <w:basedOn w:val="Normal"/>
    <w:link w:val="SubtitleChar"/>
    <w:uiPriority w:val="99"/>
    <w:qFormat/>
    <w:rsid w:val="00D369B8"/>
    <w:pPr>
      <w:spacing w:line="480" w:lineRule="auto"/>
      <w:jc w:val="center"/>
      <w:outlineLvl w:val="0"/>
    </w:pPr>
    <w:rPr>
      <w:b/>
      <w:bCs/>
      <w:sz w:val="28"/>
      <w:szCs w:val="28"/>
    </w:rPr>
  </w:style>
  <w:style w:type="character" w:customStyle="1" w:styleId="SubtitleChar">
    <w:name w:val="Subtitle Char"/>
    <w:basedOn w:val="DefaultParagraphFont"/>
    <w:link w:val="Subtitle"/>
    <w:uiPriority w:val="99"/>
    <w:rsid w:val="00D369B8"/>
    <w:rPr>
      <w:b/>
      <w:bCs/>
      <w:sz w:val="28"/>
      <w:szCs w:val="28"/>
    </w:rPr>
  </w:style>
  <w:style w:type="character" w:customStyle="1" w:styleId="mw-headline">
    <w:name w:val="mw-headline"/>
    <w:basedOn w:val="DefaultParagraphFont"/>
    <w:rsid w:val="00D369B8"/>
  </w:style>
  <w:style w:type="paragraph" w:styleId="Caption">
    <w:name w:val="caption"/>
    <w:basedOn w:val="Normal"/>
    <w:next w:val="Normal"/>
    <w:uiPriority w:val="35"/>
    <w:unhideWhenUsed/>
    <w:qFormat/>
    <w:rsid w:val="00D369B8"/>
    <w:pPr>
      <w:spacing w:after="200" w:line="276" w:lineRule="auto"/>
    </w:pPr>
    <w:rPr>
      <w:rFonts w:ascii="Calibri" w:eastAsia="Calibri" w:hAnsi="Calibri" w:cs="Arial"/>
      <w:b/>
      <w:bCs/>
      <w:lang w:val="id-ID"/>
    </w:rPr>
  </w:style>
  <w:style w:type="character" w:customStyle="1" w:styleId="addmd">
    <w:name w:val="addmd"/>
    <w:basedOn w:val="DefaultParagraphFont"/>
    <w:rsid w:val="00E801CF"/>
  </w:style>
  <w:style w:type="character" w:customStyle="1" w:styleId="fontstyle01">
    <w:name w:val="fontstyle01"/>
    <w:basedOn w:val="DefaultParagraphFont"/>
    <w:rsid w:val="00363B32"/>
    <w:rPr>
      <w:rFonts w:ascii="Times-Roman" w:hAnsi="Times-Roman" w:hint="default"/>
      <w:b w:val="0"/>
      <w:bCs w:val="0"/>
      <w:i w:val="0"/>
      <w:iCs w:val="0"/>
      <w:color w:val="000000"/>
      <w:sz w:val="24"/>
      <w:szCs w:val="24"/>
    </w:rPr>
  </w:style>
  <w:style w:type="character" w:customStyle="1" w:styleId="DefaultChar">
    <w:name w:val="Default Char"/>
    <w:link w:val="Default"/>
    <w:rsid w:val="004D33E5"/>
    <w:rPr>
      <w:rFonts w:eastAsiaTheme="minorHAnsi"/>
      <w:color w:val="000000"/>
      <w:sz w:val="24"/>
      <w:szCs w:val="24"/>
      <w:lang w:val="id-ID"/>
    </w:rPr>
  </w:style>
  <w:style w:type="character" w:customStyle="1" w:styleId="a">
    <w:name w:val="a"/>
    <w:basedOn w:val="DefaultParagraphFont"/>
    <w:rsid w:val="00435442"/>
  </w:style>
  <w:style w:type="table" w:customStyle="1" w:styleId="PlainTable2">
    <w:name w:val="Plain Table 2"/>
    <w:basedOn w:val="TableNormal"/>
    <w:uiPriority w:val="42"/>
    <w:rsid w:val="00507F8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Style">
    <w:name w:val="Default Style"/>
    <w:rsid w:val="00DF484D"/>
    <w:pPr>
      <w:suppressAutoHyphens/>
      <w:spacing w:line="360" w:lineRule="auto"/>
      <w:jc w:val="both"/>
    </w:pPr>
    <w:rPr>
      <w:rFonts w:ascii="Calibri" w:eastAsia="DejaVu Sans" w:hAnsi="Calibri" w:cs="Calibri"/>
      <w:sz w:val="22"/>
      <w:szCs w:val="22"/>
      <w:lang w:val="id-ID"/>
    </w:rPr>
  </w:style>
  <w:style w:type="character" w:customStyle="1" w:styleId="go">
    <w:name w:val="go"/>
    <w:basedOn w:val="DefaultParagraphFont"/>
    <w:rsid w:val="000A74F1"/>
  </w:style>
  <w:style w:type="paragraph" w:customStyle="1" w:styleId="Textbody">
    <w:name w:val="Text body"/>
    <w:basedOn w:val="Normal"/>
    <w:rsid w:val="000A74F1"/>
    <w:pPr>
      <w:suppressAutoHyphens/>
      <w:autoSpaceDN w:val="0"/>
      <w:spacing w:after="140" w:line="288" w:lineRule="auto"/>
      <w:textAlignment w:val="baseline"/>
    </w:pPr>
    <w:rPr>
      <w:rFonts w:ascii="Liberation Serif" w:eastAsia="SimSun" w:hAnsi="Liberation Serif" w:cs="Mangal"/>
      <w:kern w:val="3"/>
      <w:sz w:val="24"/>
      <w:szCs w:val="24"/>
      <w:lang w:val="id-ID" w:eastAsia="zh-CN" w:bidi="hi-IN"/>
    </w:rPr>
  </w:style>
  <w:style w:type="paragraph" w:styleId="Bibliography">
    <w:name w:val="Bibliography"/>
    <w:basedOn w:val="Normal"/>
    <w:next w:val="Normal"/>
    <w:uiPriority w:val="37"/>
    <w:unhideWhenUsed/>
    <w:rsid w:val="00250C00"/>
    <w:pPr>
      <w:spacing w:after="200" w:line="276" w:lineRule="auto"/>
    </w:pPr>
    <w:rPr>
      <w:rFonts w:asciiTheme="minorHAnsi" w:eastAsiaTheme="minorHAnsi" w:hAnsiTheme="minorHAnsi" w:cstheme="minorBidi"/>
      <w:sz w:val="22"/>
      <w:szCs w:val="22"/>
      <w:lang w:val="id-ID"/>
    </w:rPr>
  </w:style>
  <w:style w:type="table" w:customStyle="1" w:styleId="TableGrid1">
    <w:name w:val="Table Grid1"/>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50C0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2">
    <w:name w:val="Table Grid2"/>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250C00"/>
    <w:rPr>
      <w:rFonts w:asciiTheme="minorHAnsi" w:eastAsiaTheme="minorHAnsi" w:hAnsiTheme="minorHAnsi" w:cstheme="minorBid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65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6516FF"/>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9041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F35B2E-6796-44E1-A31A-BB34D6EFD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5</Pages>
  <Words>2541</Words>
  <Characters>14486</Characters>
  <Application>Microsoft Office Word</Application>
  <DocSecurity>0</DocSecurity>
  <Lines>120</Lines>
  <Paragraphs>33</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vt:lpstr>
      <vt:lpstr>Pendahuluan</vt:lpstr>
      <vt:lpstr>Metode Penelitian</vt:lpstr>
      <vt:lpstr>Hasil dan Pembahasan</vt:lpstr>
      <vt:lpstr>Kesimpulan dan Saran</vt:lpstr>
      <vt:lpstr>Daftar Pustaka</vt:lpstr>
    </vt:vector>
  </TitlesOfParts>
  <Company>IEEE</Company>
  <LinksUpToDate>false</LinksUpToDate>
  <CharactersWithSpaces>1699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Lenovo</cp:lastModifiedBy>
  <cp:revision>42</cp:revision>
  <cp:lastPrinted>2019-02-21T09:35:00Z</cp:lastPrinted>
  <dcterms:created xsi:type="dcterms:W3CDTF">2020-03-07T00:37:00Z</dcterms:created>
  <dcterms:modified xsi:type="dcterms:W3CDTF">2021-01-06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bdbde8-5452-308f-a08c-9eac8c74cd8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